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1F2F5242" w:rsidR="0027512B" w:rsidRPr="006957A0" w:rsidRDefault="00DB5B02" w:rsidP="00DB2862">
      <w:pPr>
        <w:spacing w:after="0" w:line="480" w:lineRule="auto"/>
        <w:rPr>
          <w:b/>
        </w:rPr>
      </w:pPr>
      <w:r>
        <w:rPr>
          <w:b/>
        </w:rPr>
        <w:t>Develop</w:t>
      </w:r>
      <w:r w:rsidR="00D81544">
        <w:rPr>
          <w:b/>
        </w:rPr>
        <w:t xml:space="preserve">ing </w:t>
      </w:r>
      <w:r>
        <w:rPr>
          <w:b/>
        </w:rPr>
        <w:t xml:space="preserve">a demographic projection model </w:t>
      </w:r>
      <w:r w:rsidR="00D81544">
        <w:rPr>
          <w:b/>
        </w:rPr>
        <w:t xml:space="preserve">to support conservation decision making </w:t>
      </w:r>
      <w:r w:rsidR="006957A0">
        <w:rPr>
          <w:b/>
        </w:rPr>
        <w:t xml:space="preserve">for an endangered snake </w:t>
      </w:r>
      <w:r>
        <w:rPr>
          <w:b/>
        </w:rPr>
        <w:t xml:space="preserve">with limited </w:t>
      </w:r>
      <w:r w:rsidR="006957A0">
        <w:rPr>
          <w:b/>
        </w:rPr>
        <w:t xml:space="preserve">monitoring </w:t>
      </w:r>
      <w:r>
        <w:rPr>
          <w:b/>
        </w:rPr>
        <w:t>data</w:t>
      </w:r>
    </w:p>
    <w:p w14:paraId="390C1AB1" w14:textId="4B3881D1" w:rsidR="00DB5B02" w:rsidRPr="00750D6A" w:rsidRDefault="00DB5B02" w:rsidP="00DB2862">
      <w:pPr>
        <w:spacing w:after="0" w:line="480" w:lineRule="auto"/>
        <w:rPr>
          <w:bCs/>
          <w:vertAlign w:val="superscript"/>
          <w:lang w:val="es-PR"/>
        </w:rPr>
      </w:pPr>
      <w:r w:rsidRPr="00750D6A">
        <w:rPr>
          <w:bCs/>
          <w:lang w:val="es-PR"/>
        </w:rPr>
        <w:t>Anna M. Tucker</w:t>
      </w:r>
      <w:r w:rsidR="00E40E64" w:rsidRPr="00750D6A">
        <w:rPr>
          <w:bCs/>
          <w:vertAlign w:val="superscript"/>
          <w:lang w:val="es-PR"/>
        </w:rPr>
        <w:t>1</w:t>
      </w:r>
      <w:r w:rsidR="00783C98">
        <w:rPr>
          <w:bCs/>
          <w:vertAlign w:val="superscript"/>
          <w:lang w:val="es-PR"/>
        </w:rPr>
        <w:t>*</w:t>
      </w:r>
      <w:r w:rsidRPr="00750D6A">
        <w:rPr>
          <w:bCs/>
          <w:lang w:val="es-PR"/>
        </w:rPr>
        <w:t>, Conor P. McGowan</w:t>
      </w:r>
      <w:r w:rsidR="00E40E64" w:rsidRPr="00750D6A">
        <w:rPr>
          <w:bCs/>
          <w:vertAlign w:val="superscript"/>
          <w:lang w:val="es-PR"/>
        </w:rPr>
        <w:t>2</w:t>
      </w:r>
      <w:r w:rsidRPr="00750D6A">
        <w:rPr>
          <w:bCs/>
          <w:lang w:val="es-PR"/>
        </w:rPr>
        <w:t xml:space="preserve">, </w:t>
      </w:r>
      <w:r w:rsidR="002D1307" w:rsidRPr="00750D6A">
        <w:rPr>
          <w:bCs/>
          <w:lang w:val="es-PR"/>
        </w:rPr>
        <w:t>Eneilis Mulero</w:t>
      </w:r>
      <w:r w:rsidR="00E40E64" w:rsidRPr="00750D6A">
        <w:rPr>
          <w:bCs/>
          <w:vertAlign w:val="superscript"/>
          <w:lang w:val="es-PR"/>
        </w:rPr>
        <w:t>3</w:t>
      </w:r>
      <w:r w:rsidR="002D1307" w:rsidRPr="00750D6A">
        <w:rPr>
          <w:bCs/>
          <w:lang w:val="es-PR"/>
        </w:rPr>
        <w:t xml:space="preserve">, </w:t>
      </w:r>
      <w:r w:rsidRPr="00750D6A">
        <w:rPr>
          <w:bCs/>
          <w:lang w:val="es-PR"/>
        </w:rPr>
        <w:t>Nicole F. Angeli</w:t>
      </w:r>
      <w:r w:rsidR="00E40E64" w:rsidRPr="00750D6A">
        <w:rPr>
          <w:bCs/>
          <w:vertAlign w:val="superscript"/>
          <w:lang w:val="es-PR"/>
        </w:rPr>
        <w:t>4</w:t>
      </w:r>
      <w:r w:rsidRPr="00750D6A">
        <w:rPr>
          <w:bCs/>
          <w:lang w:val="es-PR"/>
        </w:rPr>
        <w:t>, Jan P. Zegarra</w:t>
      </w:r>
      <w:r w:rsidR="00E40E64" w:rsidRPr="00750D6A">
        <w:rPr>
          <w:bCs/>
          <w:vertAlign w:val="superscript"/>
          <w:lang w:val="es-PR"/>
        </w:rPr>
        <w:t>5</w:t>
      </w:r>
    </w:p>
    <w:p w14:paraId="3A3DA3C7" w14:textId="77777777" w:rsidR="00DB2862" w:rsidRPr="00750D6A" w:rsidRDefault="00DB2862" w:rsidP="00DB2862">
      <w:pPr>
        <w:spacing w:after="0" w:line="480" w:lineRule="auto"/>
        <w:rPr>
          <w:bCs/>
          <w:vertAlign w:val="superscript"/>
          <w:lang w:val="es-PR"/>
        </w:rPr>
      </w:pPr>
    </w:p>
    <w:p w14:paraId="7F93DDC6" w14:textId="77777777" w:rsidR="00E40E64" w:rsidRPr="009C3673" w:rsidRDefault="00E40E64" w:rsidP="00B33BA8">
      <w:pPr>
        <w:spacing w:after="0" w:line="480" w:lineRule="auto"/>
      </w:pPr>
      <w:r w:rsidRPr="009C3673">
        <w:rPr>
          <w:vertAlign w:val="superscript"/>
        </w:rPr>
        <w:t xml:space="preserve">1 </w:t>
      </w:r>
      <w:r w:rsidRPr="009C3673">
        <w:t>School of Forestry and Wildlife Sciences, Auburn University, Alabama USA</w:t>
      </w:r>
    </w:p>
    <w:p w14:paraId="66AFF0A2" w14:textId="77777777" w:rsidR="00E40E64" w:rsidRPr="009C3673" w:rsidRDefault="00E40E64" w:rsidP="00B33BA8">
      <w:pPr>
        <w:spacing w:after="0" w:line="480" w:lineRule="auto"/>
      </w:pPr>
      <w:r w:rsidRPr="009C3673">
        <w:rPr>
          <w:vertAlign w:val="superscript"/>
        </w:rPr>
        <w:t>2</w:t>
      </w:r>
      <w:r w:rsidRPr="009C3673">
        <w:t xml:space="preserve"> U.S. Geological Survey, Alabama Cooperative Fish and Wildlife Research Unit, Auburn University, Alabama USA</w:t>
      </w:r>
    </w:p>
    <w:p w14:paraId="6837009A" w14:textId="5A80A33E" w:rsidR="00DB5B02" w:rsidRPr="00C012F3" w:rsidRDefault="00E40E64" w:rsidP="00B33BA8">
      <w:pPr>
        <w:spacing w:after="0" w:line="480" w:lineRule="auto"/>
        <w:rPr>
          <w:bCs/>
        </w:rPr>
      </w:pPr>
      <w:r w:rsidRPr="00C012F3">
        <w:rPr>
          <w:bCs/>
          <w:vertAlign w:val="superscript"/>
        </w:rPr>
        <w:t>3</w:t>
      </w:r>
      <w:r w:rsidRPr="00C012F3">
        <w:rPr>
          <w:bCs/>
        </w:rPr>
        <w:t xml:space="preserve"> </w:t>
      </w:r>
      <w:r w:rsidR="00C012F3" w:rsidRPr="00C012F3">
        <w:rPr>
          <w:bCs/>
        </w:rPr>
        <w:t>University of Puerto Rico, Mayaguez Campus, Mayaguez, PR 00681</w:t>
      </w:r>
    </w:p>
    <w:p w14:paraId="57A3B8BF" w14:textId="4B97F494" w:rsidR="00E40E64" w:rsidRDefault="00E40E64" w:rsidP="00B33BA8">
      <w:pPr>
        <w:spacing w:after="0" w:line="480" w:lineRule="auto"/>
        <w:rPr>
          <w:bCs/>
        </w:rPr>
      </w:pPr>
      <w:r>
        <w:rPr>
          <w:bCs/>
          <w:vertAlign w:val="superscript"/>
        </w:rPr>
        <w:t>4</w:t>
      </w:r>
      <w:r>
        <w:rPr>
          <w:bCs/>
        </w:rPr>
        <w:t xml:space="preserve"> </w:t>
      </w:r>
      <w:r w:rsidR="00C012F3" w:rsidRPr="009C3673">
        <w:t>School of Forestry and Wildlife Sciences, Auburn University, Alabama USA</w:t>
      </w:r>
    </w:p>
    <w:p w14:paraId="7B16F702" w14:textId="668F179C" w:rsidR="00E40E64" w:rsidRDefault="00E40E64" w:rsidP="00B33BA8">
      <w:pPr>
        <w:spacing w:after="0" w:line="480" w:lineRule="auto"/>
        <w:rPr>
          <w:bCs/>
        </w:rPr>
      </w:pPr>
      <w:r>
        <w:rPr>
          <w:bCs/>
          <w:vertAlign w:val="superscript"/>
        </w:rPr>
        <w:t>5</w:t>
      </w:r>
      <w:r>
        <w:rPr>
          <w:bCs/>
        </w:rPr>
        <w:t xml:space="preserve"> </w:t>
      </w:r>
      <w:r w:rsidR="00750D6A">
        <w:rPr>
          <w:bCs/>
        </w:rPr>
        <w:t xml:space="preserve">U.S. Fish and Wildlife Service, Caribbean Ecological Services Field Office, Boquerón, Puerto Rico. </w:t>
      </w:r>
    </w:p>
    <w:p w14:paraId="1A89B3EF" w14:textId="5409DEBA" w:rsidR="00783C98" w:rsidRPr="00E40E64" w:rsidRDefault="00783C98" w:rsidP="00B33BA8">
      <w:pPr>
        <w:spacing w:after="0" w:line="480" w:lineRule="auto"/>
        <w:rPr>
          <w:bCs/>
        </w:rPr>
      </w:pPr>
      <w:r>
        <w:rPr>
          <w:bCs/>
        </w:rPr>
        <w:t>* corresponding author: annamtucker@gmail.com</w:t>
      </w:r>
      <w:bookmarkStart w:id="0" w:name="_GoBack"/>
      <w:bookmarkEnd w:id="0"/>
    </w:p>
    <w:p w14:paraId="7741A2C1" w14:textId="77777777" w:rsidR="00ED33FB" w:rsidRDefault="00ED33FB" w:rsidP="006D6A6C">
      <w:pPr>
        <w:spacing w:after="0" w:line="480" w:lineRule="auto"/>
        <w:rPr>
          <w:b/>
        </w:rPr>
      </w:pPr>
    </w:p>
    <w:p w14:paraId="7299D457" w14:textId="62D884EC" w:rsidR="00F05B7B" w:rsidRPr="00F05B7B" w:rsidRDefault="00F05B7B" w:rsidP="006D6A6C">
      <w:pPr>
        <w:spacing w:after="0" w:line="480" w:lineRule="auto"/>
        <w:rPr>
          <w:i/>
          <w:iCs/>
        </w:rPr>
      </w:pPr>
      <w:r w:rsidRPr="00F05B7B">
        <w:rPr>
          <w:i/>
          <w:iCs/>
        </w:rPr>
        <w:t>This draft manuscript is distributed solely for purposes of scientific peer review. Its content is deliberative and pre-decisional, so it must not be disclosed or released. This manuscript does not represent any official USGS finding or policy.</w:t>
      </w:r>
      <w:r w:rsidR="00A76C74" w:rsidRPr="00A76C74">
        <w:rPr>
          <w:i/>
        </w:rPr>
        <w:t xml:space="preserve"> </w:t>
      </w:r>
      <w:r w:rsidR="00A76C74" w:rsidRPr="004C0CBC">
        <w:rPr>
          <w:i/>
        </w:rPr>
        <w:t>The findings and conclusions in this article are those of the authors and do not necessarily represent the views of the U.S. Fish and Wildlife Service.</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28D2B131" w14:textId="6A60BE7D" w:rsidR="006D6A6C" w:rsidRDefault="0050375B" w:rsidP="006D6A6C">
      <w:pPr>
        <w:spacing w:after="0" w:line="480" w:lineRule="auto"/>
      </w:pPr>
      <w:r>
        <w:tab/>
        <w:t>Conservation planning for rare and threatened species is often made more difficult by a lack of research and monitoring data. In such cases, managers may rely on qualitative assessments of species risk that lack explicit acknowledgement of uncertainty. Snakes are a group of high conservation concern that are also notoriously difficult to monitor. Here we demonstrate a quantitative population projection for a data-deficient species, the Puerto Rican boa (</w:t>
      </w:r>
      <w:r>
        <w:rPr>
          <w:i/>
          <w:iCs/>
        </w:rPr>
        <w:t>Chil</w:t>
      </w:r>
      <w:r w:rsidR="00750D6A">
        <w:rPr>
          <w:i/>
          <w:iCs/>
        </w:rPr>
        <w:t>a</w:t>
      </w:r>
      <w:r>
        <w:rPr>
          <w:i/>
          <w:iCs/>
        </w:rPr>
        <w:t xml:space="preserve">bothrus </w:t>
      </w:r>
      <w:r w:rsidRPr="0050375B">
        <w:rPr>
          <w:i/>
          <w:iCs/>
        </w:rPr>
        <w:t>inornatus</w:t>
      </w:r>
      <w:r>
        <w:t xml:space="preserve">) </w:t>
      </w:r>
      <w:r w:rsidRPr="0050375B">
        <w:t>using</w:t>
      </w:r>
      <w:r>
        <w:t xml:space="preserve"> expert knowledge and published information about species life history and threats to persistence. We conduct a sensitivity </w:t>
      </w:r>
      <w:r>
        <w:lastRenderedPageBreak/>
        <w:t xml:space="preserve">analysis to evaluate the sensitivity of outcomes to model inputs, a practice that may also be useful in recovery planning. </w:t>
      </w:r>
      <w:r>
        <w:rPr>
          <w:bCs/>
        </w:rPr>
        <w:t>Even when data are sparse, quantitative methods can often be used to produce rigorous and reproducible estimates of future status with quantifiable uncertainty.</w:t>
      </w:r>
    </w:p>
    <w:p w14:paraId="12C18C50" w14:textId="2D839D9F" w:rsidR="0050375B" w:rsidRDefault="0050375B" w:rsidP="006D6A6C">
      <w:pPr>
        <w:spacing w:after="0" w:line="480" w:lineRule="auto"/>
      </w:pPr>
    </w:p>
    <w:p w14:paraId="2D42ACA3" w14:textId="77777777" w:rsidR="0050375B" w:rsidRDefault="0050375B"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66848FB4" w:rsidR="00F275B9" w:rsidRDefault="00A714ED" w:rsidP="00F275B9">
      <w:pPr>
        <w:spacing w:after="0" w:line="480" w:lineRule="auto"/>
        <w:rPr>
          <w:bCs/>
        </w:rPr>
      </w:pPr>
      <w:r>
        <w:rPr>
          <w:bCs/>
        </w:rPr>
        <w:tab/>
        <w:t xml:space="preserve">For many rare and threatened species, little </w:t>
      </w:r>
      <w:r w:rsidR="000D4659">
        <w:rPr>
          <w:bCs/>
        </w:rPr>
        <w:t xml:space="preserve">research or </w:t>
      </w:r>
      <w:r>
        <w:rPr>
          <w:bCs/>
        </w:rPr>
        <w:t>monitoring data exist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w:t>
      </w:r>
      <w:r w:rsidR="000D4659">
        <w:rPr>
          <w:bCs/>
        </w:rPr>
        <w:t xml:space="preserve"> Despite a lack of data, </w:t>
      </w:r>
      <w:r w:rsidR="0093240B">
        <w:rPr>
          <w:bCs/>
        </w:rPr>
        <w:t>managers</w:t>
      </w:r>
      <w:r w:rsidR="000D4659">
        <w:rPr>
          <w:bCs/>
        </w:rPr>
        <w:t xml:space="preserve"> still need to make predictions about </w:t>
      </w:r>
      <w:r w:rsidR="0093240B">
        <w:rPr>
          <w:bCs/>
        </w:rPr>
        <w:t>the</w:t>
      </w:r>
      <w:r w:rsidR="000D4659">
        <w:rPr>
          <w:bCs/>
        </w:rPr>
        <w:t xml:space="preserve"> effects of </w:t>
      </w:r>
      <w:r w:rsidR="0093240B">
        <w:rPr>
          <w:bCs/>
        </w:rPr>
        <w:t xml:space="preserve">potential </w:t>
      </w:r>
      <w:r w:rsidR="000D4659">
        <w:rPr>
          <w:bCs/>
        </w:rPr>
        <w:t xml:space="preserve">management </w:t>
      </w:r>
      <w:r w:rsidR="0093240B">
        <w:rPr>
          <w:bCs/>
        </w:rPr>
        <w:t>actions</w:t>
      </w:r>
      <w:r w:rsidR="000D4659">
        <w:rPr>
          <w:bCs/>
        </w:rPr>
        <w:t xml:space="preserve"> in order to make decisions </w:t>
      </w:r>
      <w:r w:rsidR="00077FB2">
        <w:rPr>
          <w:bCs/>
        </w:rPr>
        <w:fldChar w:fldCharType="begin" w:fldLock="1"/>
      </w:r>
      <w:r w:rsidR="00A76C74">
        <w:rPr>
          <w:bCs/>
        </w:rPr>
        <w:instrText>ADDIN CSL_CITATION {"citationItems":[{"id":"ITEM-1","itemData":{"author":[{"dropping-particle":"","family":"Conroy","given":"Michael J.","non-dropping-particle":"","parse-names":false,"suffix":""},{"dropping-particle":"","family":"Peterson","given":"James T.","non-dropping-particle":"","parse-names":false,"suffix":""}],"id":"ITEM-1","issued":{"date-parts":[["2013"]]},"publisher":"Wiley-Blackwell","title":"Decision Making in Natural Resources Management","type":"book"},"uris":["http://www.mendeley.com/documents/?uuid=8243fe04-29e8-4c22-b4a0-e4b03ee825bd"]}],"mendeley":{"formattedCitation":"(Conroy and Peterson 2013)","plainTextFormattedCitation":"(Conroy and Peterson 2013)","previouslyFormattedCitation":"(Conroy and Peterson 2013)"},"properties":{"noteIndex":0},"schema":"https://github.com/citation-style-language/schema/raw/master/csl-citation.json"}</w:instrText>
      </w:r>
      <w:r w:rsidR="00077FB2">
        <w:rPr>
          <w:bCs/>
        </w:rPr>
        <w:fldChar w:fldCharType="separate"/>
      </w:r>
      <w:r w:rsidR="00077FB2" w:rsidRPr="00077FB2">
        <w:rPr>
          <w:bCs/>
          <w:noProof/>
        </w:rPr>
        <w:t>(Conroy and Peterson 2013)</w:t>
      </w:r>
      <w:r w:rsidR="00077FB2">
        <w:rPr>
          <w:bCs/>
        </w:rPr>
        <w:fldChar w:fldCharType="end"/>
      </w:r>
      <w:r w:rsidR="000D4659">
        <w:rPr>
          <w:bCs/>
        </w:rPr>
        <w:t>.</w:t>
      </w:r>
      <w:r>
        <w:rPr>
          <w:bCs/>
        </w:rPr>
        <w:t xml:space="preserve"> </w:t>
      </w:r>
      <w:r w:rsidR="00E8385D">
        <w:rPr>
          <w:bCs/>
        </w:rPr>
        <w:t>In such situations, decision makers often rely on qualitative assessments of species risk which may be subjective and lack explicit acknowledge</w:t>
      </w:r>
      <w:r w:rsidR="0093240B">
        <w:rPr>
          <w:bCs/>
        </w:rPr>
        <w:t>ment</w:t>
      </w:r>
      <w:r w:rsidR="00E8385D">
        <w:rPr>
          <w:bCs/>
        </w:rPr>
        <w:t xml:space="preserve"> of uncertainty</w:t>
      </w:r>
      <w:r w:rsidR="00DA7FD9">
        <w:rPr>
          <w:bCs/>
        </w:rPr>
        <w:t xml:space="preserve"> </w:t>
      </w:r>
      <w:r w:rsidR="00DA7FD9">
        <w:rPr>
          <w:bCs/>
        </w:rPr>
        <w:fldChar w:fldCharType="begin" w:fldLock="1"/>
      </w:r>
      <w:r w:rsidR="009803A2">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eviously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 xml:space="preserve">methods are useful in </w:t>
      </w:r>
      <w:r w:rsidR="00D924CB">
        <w:rPr>
          <w:bCs/>
        </w:rPr>
        <w:t xml:space="preserve">some </w:t>
      </w:r>
      <w:r w:rsidR="00F275B9">
        <w:rPr>
          <w:bCs/>
        </w:rPr>
        <w:t>circumstances</w:t>
      </w:r>
      <w:r>
        <w:rPr>
          <w:bCs/>
        </w:rPr>
        <w:t>, there may be many cases where even some knowledge of the species life history and ecology can be used to develop demographic projection models that result in quantitative assessments of resiliency and extinction risk</w:t>
      </w:r>
      <w:r w:rsidR="00B62839">
        <w:rPr>
          <w:bCs/>
        </w:rPr>
        <w:t xml:space="preserve"> and associated uncertainties</w:t>
      </w:r>
      <w:r>
        <w:rPr>
          <w:bCs/>
        </w:rPr>
        <w:t>. These quantitative projections allow for the explicit acknowledgement and incorporation of uncertainty and provide decision makers with more nuanced results upon which to base their decisions.</w:t>
      </w:r>
    </w:p>
    <w:p w14:paraId="30666C57" w14:textId="7D9AB812" w:rsidR="00E8385D" w:rsidRDefault="00DF60A5" w:rsidP="00F275B9">
      <w:pPr>
        <w:spacing w:after="0" w:line="480" w:lineRule="auto"/>
        <w:rPr>
          <w:bCs/>
        </w:rPr>
      </w:pPr>
      <w:r>
        <w:rPr>
          <w:bCs/>
        </w:rPr>
        <w:tab/>
        <w:t>Snakes are notoriously persecuted by humans worldwide</w:t>
      </w:r>
      <w:r w:rsidR="007615D7">
        <w:rPr>
          <w:bCs/>
        </w:rPr>
        <w:t xml:space="preserve"> and are a group of high 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 xml:space="preserve">(Gibbons et </w:t>
      </w:r>
      <w:r w:rsidR="003575E5" w:rsidRPr="003575E5">
        <w:rPr>
          <w:bCs/>
          <w:noProof/>
        </w:rPr>
        <w:lastRenderedPageBreak/>
        <w:t>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21365820"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r w:rsidR="00C20044">
        <w:rPr>
          <w:bCs/>
        </w:rPr>
        <w:fldChar w:fldCharType="begin" w:fldLock="1"/>
      </w:r>
      <w:r w:rsidR="00C20044">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mendeley":{"formattedCitation":"(Winne et al. 2007)","plainTextFormattedCitation":"(Winne et al. 2007)","previouslyFormattedCitation":"(Winne et al. 2007)"},"properties":{"noteIndex":0},"schema":"https://github.com/citation-style-language/schema/raw/master/csl-citation.json"}</w:instrText>
      </w:r>
      <w:r w:rsidR="00C20044">
        <w:rPr>
          <w:bCs/>
        </w:rPr>
        <w:fldChar w:fldCharType="separate"/>
      </w:r>
      <w:r w:rsidR="00C20044" w:rsidRPr="00C20044">
        <w:rPr>
          <w:bCs/>
          <w:noProof/>
        </w:rPr>
        <w:t>(Winne et al. 2007)</w:t>
      </w:r>
      <w:r w:rsidR="00C20044">
        <w:rPr>
          <w:bCs/>
        </w:rPr>
        <w:fldChar w:fldCharType="end"/>
      </w:r>
      <w:r w:rsidR="00C20044">
        <w:rPr>
          <w:bCs/>
        </w:rPr>
        <w:t>. As a result, quantitative assessments of perceived declines are lacking</w:t>
      </w:r>
      <w:r w:rsidR="00B62839">
        <w:rPr>
          <w:bCs/>
        </w:rPr>
        <w:t xml:space="preserve"> </w:t>
      </w:r>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r w:rsidR="00C20044">
        <w:rPr>
          <w:bCs/>
        </w:rPr>
        <w:t xml:space="preserve">. Lack of monitoring data also makes it difficult to quantify relationships between environmental stressors and population dynamics </w:t>
      </w:r>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r w:rsidR="00C20044">
        <w:rPr>
          <w:bCs/>
        </w:rPr>
        <w:t>.</w:t>
      </w:r>
      <w:r w:rsidR="00D13906">
        <w:rPr>
          <w:bCs/>
        </w:rPr>
        <w:t xml:space="preserve"> </w:t>
      </w:r>
      <w:r w:rsidR="00EB6CF3">
        <w:rPr>
          <w:bCs/>
        </w:rPr>
        <w:t>These factors</w:t>
      </w:r>
      <w:r>
        <w:rPr>
          <w:bCs/>
        </w:rPr>
        <w:t xml:space="preserve"> </w:t>
      </w:r>
      <w:r w:rsidR="000F29BE">
        <w:rPr>
          <w:bCs/>
        </w:rPr>
        <w:t>present</w:t>
      </w:r>
      <w:r w:rsidR="00EB6CF3">
        <w:rPr>
          <w:bCs/>
        </w:rPr>
        <w:t xml:space="preserve"> many</w:t>
      </w:r>
      <w:r w:rsidR="000F29BE">
        <w:rPr>
          <w:bCs/>
        </w:rPr>
        <w:t xml:space="preserve"> challenges for </w:t>
      </w:r>
      <w:r>
        <w:rPr>
          <w:bCs/>
        </w:rPr>
        <w:t xml:space="preserve">conservation planning </w:t>
      </w:r>
      <w:r w:rsidR="00D13906">
        <w:rPr>
          <w:bCs/>
        </w:rPr>
        <w:t xml:space="preserve">and assessment. </w:t>
      </w:r>
    </w:p>
    <w:p w14:paraId="5AFB84D6" w14:textId="3652E6F1"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w:t>
      </w:r>
      <w:r w:rsidR="00A76C74">
        <w:t>/arboreal</w:t>
      </w:r>
      <w:r w:rsidR="00770BE3">
        <w:t xml:space="preserve"> boa endemic to the island of Puerto Rico. This species has been classified as Endangered in the United States since 1970</w:t>
      </w:r>
      <w:r>
        <w:t xml:space="preserve"> and </w:t>
      </w:r>
      <w:r w:rsidR="000D4659">
        <w:t xml:space="preserve">listing under the Act requires periodic assessment of the species status to inform possible reclassification decisions and </w:t>
      </w:r>
      <w:r w:rsidR="00BC0CFB">
        <w:t>recovery planning</w:t>
      </w:r>
      <w:r w:rsidR="00E63637">
        <w:t xml:space="preserve">. </w:t>
      </w:r>
      <w:r w:rsidR="00E8385D">
        <w:t>Despite widespread accounts of species occurrence, there are no estimates of historic or current population size and limited field studies</w:t>
      </w:r>
      <w:r w:rsidR="000D4659">
        <w:t xml:space="preserve"> on population status, trends or demographics</w:t>
      </w:r>
      <w:r w:rsidR="00E8385D">
        <w:t xml:space="preserve">. However, demographics and life history of captive populations are well understood. </w:t>
      </w:r>
      <w:r>
        <w:t>We</w:t>
      </w:r>
      <w:r w:rsidR="00770BE3">
        <w:t xml:space="preserve"> used expert opinion and published studies to develop a demographic projection model, which was used to assess the predicted future status of the Puerto Rican boa (hereafter, PR boa) under several potential scenarios.</w:t>
      </w:r>
      <w:r w:rsidR="00E8385D">
        <w:t xml:space="preserve"> This model allowed us to incorporate many sources of uncertainty to produce quantitative estimates of quasi-extinction risk and p</w:t>
      </w:r>
      <w:r w:rsidR="008A1129">
        <w:t>opulation growth.</w:t>
      </w:r>
      <w:r w:rsidR="000D4659">
        <w:t xml:space="preserve"> This type of model, despite lack of data, will still be useful for status assessment, reclassification decisions, recovery planning and prioritizing future research and monitoring.</w:t>
      </w:r>
      <w:r w:rsidR="008A1129">
        <w:t xml:space="preserve">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002341AA" w:rsidR="00B650C2" w:rsidRDefault="00931887" w:rsidP="006D6A6C">
      <w:pPr>
        <w:spacing w:after="0" w:line="480" w:lineRule="auto"/>
        <w:rPr>
          <w:bCs/>
        </w:rPr>
      </w:pPr>
      <w:r>
        <w:rPr>
          <w:bCs/>
        </w:rPr>
        <w:lastRenderedPageBreak/>
        <w:tab/>
        <w:t>The Puerto Rican boa is</w:t>
      </w:r>
      <w:r w:rsidR="008E39C1">
        <w:rPr>
          <w:bCs/>
        </w:rPr>
        <w:t xml:space="preserve"> a large boa t</w:t>
      </w:r>
      <w:r w:rsidR="007949C4">
        <w:rPr>
          <w:bCs/>
        </w:rPr>
        <w:t>hat grow</w:t>
      </w:r>
      <w:ins w:id="1" w:author="Zegarra, Jan" w:date="2020-01-24T11:48:00Z">
        <w:r w:rsidR="00373C7B">
          <w:rPr>
            <w:bCs/>
          </w:rPr>
          <w:t>s</w:t>
        </w:r>
      </w:ins>
      <w:r w:rsidR="007949C4">
        <w:rPr>
          <w:bCs/>
        </w:rPr>
        <w:t xml:space="preserve"> to an average size of </w:t>
      </w:r>
      <w:r w:rsidR="00A76C74">
        <w:rPr>
          <w:bCs/>
        </w:rPr>
        <w:t>~1.5 m</w:t>
      </w:r>
      <w:r w:rsidR="007949C4">
        <w:rPr>
          <w:bCs/>
        </w:rPr>
        <w:t xml:space="preserve">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sources of larger boa mortality are road strikes</w:t>
      </w:r>
      <w:r w:rsidR="00A76C74">
        <w:rPr>
          <w:bCs/>
        </w:rPr>
        <w:t xml:space="preserve">, </w:t>
      </w:r>
      <w:r w:rsidR="008E39C1">
        <w:rPr>
          <w:bCs/>
        </w:rPr>
        <w:t>human persecution</w:t>
      </w:r>
      <w:r w:rsidR="00A76C74">
        <w:rPr>
          <w:bCs/>
        </w:rPr>
        <w:t>, and habitat loss</w:t>
      </w:r>
      <w:r w:rsidR="008E39C1">
        <w:rPr>
          <w:bCs/>
        </w:rPr>
        <w:t xml:space="preserve">.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2A5FE400" w:rsidR="006508E6" w:rsidRPr="006508E6" w:rsidRDefault="006024C8" w:rsidP="00450657">
      <w:pPr>
        <w:spacing w:after="0" w:line="480" w:lineRule="auto"/>
        <w:ind w:firstLine="720"/>
      </w:pPr>
      <w:r>
        <w:t xml:space="preserve">On March 5-6, 2018, a team of species experts met to develop a modeling framework that </w:t>
      </w:r>
      <w:r w:rsidR="003F24B3">
        <w:t xml:space="preserve">could be used to </w:t>
      </w:r>
      <w:r>
        <w:t xml:space="preserve">inform </w:t>
      </w:r>
      <w:r w:rsidR="00F275B9">
        <w:t xml:space="preserve">an upcoming </w:t>
      </w:r>
      <w:r w:rsidR="003F24B3">
        <w:t>classification or recovery planning decisions</w:t>
      </w:r>
      <w:r w:rsidR="00F275B9">
        <w:t>.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w:t>
      </w:r>
      <w:r w:rsidR="002C224E">
        <w:t xml:space="preserve">species </w:t>
      </w:r>
      <w:r w:rsidR="00473112">
        <w:t xml:space="preserve">should be </w:t>
      </w:r>
      <w:r w:rsidR="002C224E">
        <w:t>considered</w:t>
      </w:r>
      <w:r w:rsidR="00473112">
        <w:t xml:space="preserve"> a single </w:t>
      </w:r>
      <w:r w:rsidR="002C224E">
        <w:t xml:space="preserve">population </w:t>
      </w:r>
      <w:r w:rsidR="00473112">
        <w:t xml:space="preserve">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40C6B067" w14:textId="4835C341" w:rsidR="00510D9F" w:rsidRPr="00BC0CFB" w:rsidRDefault="002C224E" w:rsidP="00BC0CFB">
      <w:pPr>
        <w:spacing w:after="0" w:line="480" w:lineRule="auto"/>
        <w:ind w:firstLine="720"/>
      </w:pPr>
      <w:r>
        <w:t>Based on the life history diagram, w</w:t>
      </w:r>
      <w:r w:rsidR="006508E6">
        <w:t xml:space="preserve">e developed a </w:t>
      </w:r>
      <w:r w:rsidR="00C37F60">
        <w:t>stage</w:t>
      </w:r>
      <w:r w:rsidR="006508E6">
        <w:t>-based</w:t>
      </w:r>
      <w:r w:rsidR="00CB2972">
        <w:t xml:space="preserve"> </w:t>
      </w:r>
      <w:r w:rsidR="006508E6">
        <w:t>Lefkovitch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w:t>
      </w:r>
      <w:r w:rsidR="004259C2">
        <w:t>five</w:t>
      </w:r>
      <w:r w:rsidR="00C37F60">
        <w:t xml:space="preserve"> life stages: </w:t>
      </w:r>
      <w:r w:rsidR="004259C2">
        <w:t xml:space="preserve">young of the year, </w:t>
      </w:r>
      <w:r w:rsidR="00C37F60">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lastRenderedPageBreak/>
        <w:t>survival</w:t>
      </w:r>
      <w:r w:rsidR="00436DEF">
        <w:t>, and growth</w:t>
      </w:r>
      <w:r w:rsidR="00C37F60">
        <w:t xml:space="preserve"> rates. The experts also directed us to graduate theses and dissertations that were completed but not widely available through literature searches. </w:t>
      </w:r>
      <w:r w:rsidR="00BC0CFB">
        <w:rPr>
          <w:rFonts w:eastAsiaTheme="minorEastAsia"/>
        </w:rPr>
        <w:t xml:space="preserve"> </w:t>
      </w: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3A790FC6" w:rsidR="00CD2789" w:rsidRDefault="00565A75"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hAnsi="Cambria Math"/>
                      </w:rPr>
                      <m:t>0.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9EAE1BC" w14:textId="77777777" w:rsidR="009803A2" w:rsidRDefault="009803A2"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414,379 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data and information from the U.S. Census Bureau to define three land use types</w:t>
      </w:r>
      <w:r w:rsidR="00C0601F">
        <w:rPr>
          <w:rFonts w:eastAsiaTheme="minorEastAsia"/>
        </w:rPr>
        <w:t xml:space="preserve"> across Puerto Rico</w:t>
      </w:r>
      <w:r w:rsidRPr="00B650C2">
        <w:rPr>
          <w:rFonts w:eastAsiaTheme="minorEastAsia"/>
        </w:rPr>
        <w:t>: urban, densely-populated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1906A486" w:rsidR="00E20A75" w:rsidRDefault="00E20A75" w:rsidP="00E20A75">
      <w:pPr>
        <w:spacing w:after="0" w:line="480" w:lineRule="auto"/>
        <w:ind w:firstLine="720"/>
        <w:rPr>
          <w:rFonts w:eastAsiaTheme="minorEastAsia"/>
        </w:rPr>
      </w:pPr>
      <w:r>
        <w:rPr>
          <w:rFonts w:eastAsiaTheme="minorEastAsia"/>
        </w:rPr>
        <w:lastRenderedPageBreak/>
        <w:t>We imposed density dependence on this population in the form of a simple population ceiling</w:t>
      </w:r>
      <w:r w:rsidR="00BD62A3">
        <w:rPr>
          <w:rFonts w:eastAsiaTheme="minorEastAsia"/>
        </w:rPr>
        <w:t xml:space="preserve"> (Morris and Doak 2002)</w:t>
      </w:r>
      <w:r>
        <w:rPr>
          <w:rFonts w:eastAsiaTheme="minorEastAsia"/>
        </w:rPr>
        <w:t>. Published estimates of PR boa density range from 1-</w:t>
      </w:r>
      <w:r w:rsidR="00A76C74">
        <w:rPr>
          <w:rFonts w:eastAsiaTheme="minorEastAsia"/>
        </w:rPr>
        <w:t xml:space="preserve">5.6 </w:t>
      </w:r>
      <w:r>
        <w:rPr>
          <w:rFonts w:eastAsiaTheme="minorEastAsia"/>
        </w:rPr>
        <w:t xml:space="preserve">boas/ha </w:t>
      </w:r>
      <w:r>
        <w:rPr>
          <w:rFonts w:eastAsiaTheme="minorEastAsia"/>
        </w:rPr>
        <w:fldChar w:fldCharType="begin" w:fldLock="1"/>
      </w:r>
      <w:r w:rsidR="00A76C74">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id":"ITEM-3","itemData":{"author":[{"dropping-particle":"","family":"Tolson","given":"P.J.","non-dropping-particle":"","parse-names":false,"suffix":""}],"id":"ITEM-3","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mendeley":{"formattedCitation":"(Tolson 1997, Rios-López and Aide 2007, Mulero-Oliveras 2019)","plainTextFormattedCitation":"(Tolson 1997, Rios-López and Aide 2007, Mulero-Oliveras 2019)","previouslyFormattedCitation":"(Mulero-Oliveras 2019)"},"properties":{"noteIndex":0},"schema":"https://github.com/citation-style-language/schema/raw/master/csl-citation.json"}</w:instrText>
      </w:r>
      <w:r>
        <w:rPr>
          <w:rFonts w:eastAsiaTheme="minorEastAsia"/>
        </w:rPr>
        <w:fldChar w:fldCharType="separate"/>
      </w:r>
      <w:r w:rsidR="00A76C74" w:rsidRPr="00A76C74">
        <w:rPr>
          <w:rFonts w:eastAsiaTheme="minorEastAsia"/>
          <w:noProof/>
        </w:rPr>
        <w:t>(Tolson 1997, Rios-López and Aide 2007, Mulero-Oliveras 2019)</w:t>
      </w:r>
      <w:r>
        <w:rPr>
          <w:rFonts w:eastAsiaTheme="minorEastAsia"/>
        </w:rPr>
        <w:fldChar w:fldCharType="end"/>
      </w:r>
      <w:r>
        <w:rPr>
          <w:rFonts w:eastAsiaTheme="minorEastAsia"/>
        </w:rPr>
        <w:t xml:space="preserve">. If all available habitat was used (379,029 ha), this corresponds to a maximum population size ranging from 379,029 to </w:t>
      </w:r>
      <w:r w:rsidR="005A729A" w:rsidRPr="005A729A">
        <w:t>2,274,174</w:t>
      </w:r>
      <w:r w:rsidR="005A729A">
        <w:t xml:space="preserve"> </w:t>
      </w:r>
      <w:r>
        <w:rPr>
          <w:rFonts w:eastAsiaTheme="minorEastAsia"/>
        </w:rPr>
        <w:t>individuals. Although some studies have estimated higher boa densities in some areas (6 boas/ha</w:t>
      </w:r>
      <w:r w:rsidR="009803A2">
        <w:rPr>
          <w:rFonts w:eastAsiaTheme="minorEastAsia"/>
        </w:rPr>
        <w:t xml:space="preserve">, </w:t>
      </w:r>
      <w:r w:rsidR="009803A2">
        <w:rPr>
          <w:rFonts w:eastAsiaTheme="minorEastAsia"/>
        </w:rPr>
        <w:fldChar w:fldCharType="begin" w:fldLock="1"/>
      </w:r>
      <w:r w:rsidR="00BC0CFB">
        <w:rPr>
          <w:rFonts w:eastAsiaTheme="minorEastAsia"/>
        </w:rPr>
        <w:instrText>ADDIN CSL_CITATION {"citationItems":[{"id":"ITEM-1","itemData":{"author":[{"dropping-particle":"","family":"Tolson","given":"P.J.","non-dropping-particle":"","parse-names":false,"suffix":""}],"id":"ITEM-1","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mendeley":{"formattedCitation":"(Tolson 1997, Rios-López and Aide 2007)","plainTextFormattedCitation":"(Tolson 1997, Rios-López and Aide 2007)","previouslyFormattedCitation":"(Tolson 1997, Rios-López and Aide 2007)"},"properties":{"noteIndex":0},"schema":"https://github.com/citation-style-language/schema/raw/master/csl-citation.json"}</w:instrText>
      </w:r>
      <w:r w:rsidR="009803A2">
        <w:rPr>
          <w:rFonts w:eastAsiaTheme="minorEastAsia"/>
        </w:rPr>
        <w:fldChar w:fldCharType="separate"/>
      </w:r>
      <w:r w:rsidR="009803A2" w:rsidRPr="009803A2">
        <w:rPr>
          <w:rFonts w:eastAsiaTheme="minorEastAsia"/>
          <w:noProof/>
        </w:rPr>
        <w:t>(Tolson 1997, Rios-López and Aide 2007)</w:t>
      </w:r>
      <w:r w:rsidR="009803A2">
        <w:rPr>
          <w:rFonts w:eastAsiaTheme="minorEastAsia"/>
        </w:rPr>
        <w:fldChar w:fldCharType="end"/>
      </w:r>
      <w:r>
        <w:rPr>
          <w:rFonts w:eastAsiaTheme="minorEastAsia"/>
        </w:rPr>
        <w:t xml:space="preserve">), all available estimates are from the northern part of the range where </w:t>
      </w:r>
      <w:r w:rsidR="00A76C74" w:rsidRPr="00A76C74">
        <w:rPr>
          <w:rFonts w:eastAsiaTheme="minorEastAsia"/>
        </w:rPr>
        <w:t xml:space="preserve">the species is considered more abundant than in the dry southern region of the Island. </w:t>
      </w:r>
      <w:r w:rsidR="00A76C74">
        <w:rPr>
          <w:rFonts w:eastAsiaTheme="minorEastAsia"/>
        </w:rPr>
        <w:t>T</w:t>
      </w:r>
      <w:r>
        <w:rPr>
          <w:rFonts w:eastAsiaTheme="minorEastAsia"/>
        </w:rPr>
        <w:t>o account for variation in density and habitat quality across the island, we chose to set the maximum island-wide density at 3 boas/ha</w:t>
      </w:r>
      <w:r w:rsidR="005A729A">
        <w:rPr>
          <w:rFonts w:eastAsiaTheme="minorEastAsia"/>
        </w:rPr>
        <w:t xml:space="preserve">, for a maximum carrying capacity of </w:t>
      </w:r>
      <w:r w:rsidR="005A729A" w:rsidRPr="005C075B">
        <w:t>1,137,087</w:t>
      </w:r>
      <w:r w:rsidR="005A729A">
        <w:t xml:space="preserve"> boas</w:t>
      </w:r>
      <w:r>
        <w:rPr>
          <w:rFonts w:eastAsiaTheme="minorEastAsia"/>
        </w:rPr>
        <w:t xml:space="preserve">.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737461AC" w:rsidR="00E20A75" w:rsidRDefault="00E20A75" w:rsidP="00E20A75">
      <w:pPr>
        <w:spacing w:after="0" w:line="480" w:lineRule="auto"/>
        <w:ind w:firstLine="720"/>
        <w:rPr>
          <w:rFonts w:eastAsiaTheme="minorEastAsia"/>
        </w:rPr>
      </w:pPr>
      <w:r>
        <w:rPr>
          <w:rFonts w:eastAsiaTheme="minorEastAsia"/>
        </w:rPr>
        <w:t>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w:t>
      </w:r>
      <w:r w:rsidR="00BD62A3">
        <w:rPr>
          <w:rFonts w:eastAsiaTheme="minorEastAsia"/>
        </w:rPr>
        <w:t xml:space="preserve"> (or exceeded)</w:t>
      </w:r>
      <w:r>
        <w:rPr>
          <w:rFonts w:eastAsiaTheme="minorEastAsia"/>
        </w:rPr>
        <w:t xml:space="preserve"> the ceiling. It </w:t>
      </w:r>
      <w:r w:rsidR="00652A44">
        <w:rPr>
          <w:rFonts w:eastAsiaTheme="minorEastAsia"/>
        </w:rPr>
        <w:t xml:space="preserve">is </w:t>
      </w:r>
      <w:r>
        <w:rPr>
          <w:rFonts w:eastAsiaTheme="minorEastAsia"/>
        </w:rPr>
        <w:t xml:space="preserve">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30EEF4C3" w:rsidR="00E20A75" w:rsidRDefault="00E20A75" w:rsidP="009803A2">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w:t>
      </w:r>
      <w:r>
        <w:rPr>
          <w:rFonts w:eastAsiaTheme="minorEastAsia"/>
        </w:rPr>
        <w:lastRenderedPageBreak/>
        <w:t xml:space="preserve">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e chose a maximum current density lower than that estimated by published studies from the north (up to </w:t>
      </w:r>
      <w:r w:rsidR="005A729A">
        <w:rPr>
          <w:rFonts w:eastAsiaTheme="minorEastAsia"/>
        </w:rPr>
        <w:t>6</w:t>
      </w:r>
      <w:r>
        <w:rPr>
          <w:rFonts w:eastAsiaTheme="minorEastAsia"/>
        </w:rPr>
        <w:t xml:space="preserve"> boas/ha) to account for the fact that densities are likely lower in other parts of the range. </w:t>
      </w:r>
      <w:r w:rsidR="005A729A">
        <w:rPr>
          <w:rFonts w:eastAsiaTheme="minorEastAsia"/>
        </w:rPr>
        <w:t xml:space="preserve">We assumed that the population started at the stable stage distribution, calculated using the popbio package for R </w:t>
      </w:r>
      <w:r w:rsidR="005A729A">
        <w:rPr>
          <w:rFonts w:eastAsiaTheme="minorEastAsia"/>
        </w:rPr>
        <w:fldChar w:fldCharType="begin" w:fldLock="1"/>
      </w:r>
      <w:r w:rsidR="005A729A">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5A729A">
        <w:rPr>
          <w:rFonts w:eastAsiaTheme="minorEastAsia"/>
        </w:rPr>
        <w:fldChar w:fldCharType="separate"/>
      </w:r>
      <w:r w:rsidR="005A729A" w:rsidRPr="00E47218">
        <w:rPr>
          <w:rFonts w:eastAsiaTheme="minorEastAsia"/>
          <w:noProof/>
        </w:rPr>
        <w:t>(Stubben and Milligan 2007, R Core Team 2016)</w:t>
      </w:r>
      <w:r w:rsidR="005A729A">
        <w:rPr>
          <w:rFonts w:eastAsiaTheme="minorEastAsia"/>
        </w:rPr>
        <w:fldChar w:fldCharType="end"/>
      </w:r>
      <w:r w:rsidR="005A729A">
        <w:rPr>
          <w:rFonts w:eastAsiaTheme="minorEastAsia"/>
        </w:rPr>
        <w:t xml:space="preserve">. </w:t>
      </w:r>
      <w:r>
        <w:rPr>
          <w:rFonts w:eastAsiaTheme="minorEastAsia"/>
        </w:rPr>
        <w:t>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27034A16" w:rsidR="00217027" w:rsidRDefault="00217027" w:rsidP="00BC0CFB">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w:t>
      </w:r>
      <w:r w:rsidR="00DC3F89">
        <w:rPr>
          <w:rFonts w:eastAsiaTheme="minorEastAsia"/>
        </w:rPr>
        <w:t xml:space="preserve">We followed the recommendations of </w:t>
      </w:r>
      <w:r w:rsidR="00BC0CFB">
        <w:rPr>
          <w:rFonts w:eastAsiaTheme="minorEastAsia"/>
        </w:rPr>
        <w:fldChar w:fldCharType="begin" w:fldLock="1"/>
      </w:r>
      <w:r w:rsidR="00BC0CFB">
        <w:rPr>
          <w:rFonts w:eastAsiaTheme="minorEastAsia"/>
        </w:rPr>
        <w:instrText>ADDIN CSL_CITATION {"citationItems":[{"id":"ITEM-1","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1","issue":"5","issued":{"date-parts":[["2011"]]},"page":"1400-1408","title":"Incorporating parametric uncertainty into population viability analysis models","type":"article-journal","volume":"144"},"uris":["http://www.mendeley.com/documents/?uuid=a3ed8f66-9c72-47b2-b886-3af8aa0cb031"]}],"mendeley":{"formattedCitation":"(McGowan et al. 2011)","manualFormatting":"McGowan et al. (2011)","plainTextFormattedCitation":"(McGowan et al. 2011)","previouslyFormattedCitation":"(McGowan et al. 2011)"},"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 xml:space="preserve">McGowan et al. </w:t>
      </w:r>
      <w:r w:rsidR="00BC0CFB">
        <w:rPr>
          <w:rFonts w:eastAsiaTheme="minorEastAsia"/>
          <w:noProof/>
        </w:rPr>
        <w:t>(</w:t>
      </w:r>
      <w:r w:rsidR="00BC0CFB" w:rsidRPr="00BC0CFB">
        <w:rPr>
          <w:rFonts w:eastAsiaTheme="minorEastAsia"/>
          <w:noProof/>
        </w:rPr>
        <w:t>2011)</w:t>
      </w:r>
      <w:r w:rsidR="00BC0CFB">
        <w:rPr>
          <w:rFonts w:eastAsiaTheme="minorEastAsia"/>
        </w:rPr>
        <w:fldChar w:fldCharType="end"/>
      </w:r>
      <w:r w:rsidR="00BC0CFB">
        <w:rPr>
          <w:rFonts w:eastAsiaTheme="minorEastAsia"/>
        </w:rPr>
        <w:t xml:space="preserve"> </w:t>
      </w:r>
      <w:r w:rsidR="00DC3F89">
        <w:rPr>
          <w:rFonts w:eastAsiaTheme="minorEastAsia"/>
        </w:rPr>
        <w:t xml:space="preserve">to introduce parametric uncertainty into the replicates of our model simulations. </w:t>
      </w:r>
      <w:r>
        <w:rPr>
          <w:rFonts w:eastAsiaTheme="minorEastAsia"/>
        </w:rPr>
        <w:t>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For each transition probability, we randomly drew an average value for each iteration from a Beta distribution, using the method-of-moments method to c</w:t>
      </w:r>
      <w:r w:rsidR="00DC3F89">
        <w:rPr>
          <w:rFonts w:eastAsiaTheme="minorEastAsia"/>
        </w:rPr>
        <w:t>onver</w:t>
      </w:r>
      <w:r w:rsidR="00BC0CFB">
        <w:rPr>
          <w:rFonts w:eastAsiaTheme="minorEastAsia"/>
        </w:rPr>
        <w:t>t</w:t>
      </w:r>
      <w:r w:rsidR="00DC3F89">
        <w:rPr>
          <w:rFonts w:eastAsiaTheme="minorEastAsia"/>
        </w:rPr>
        <w:t xml:space="preserve"> the mean and standard deviation into beta distribution</w:t>
      </w:r>
      <w:r>
        <w:rPr>
          <w:rFonts w:eastAsiaTheme="minorEastAsia"/>
        </w:rPr>
        <w:t xml:space="preserve"> the shape parameters</w:t>
      </w:r>
      <w:r w:rsidR="00DC3F89">
        <w:rPr>
          <w:rFonts w:eastAsiaTheme="minorEastAsia"/>
        </w:rPr>
        <w:t xml:space="preserve"> </w:t>
      </w:r>
      <w:r w:rsidR="00BC0CFB">
        <w:rPr>
          <w:rFonts w:eastAsiaTheme="minorEastAsia"/>
        </w:rPr>
        <w:fldChar w:fldCharType="begin" w:fldLock="1"/>
      </w:r>
      <w:r w:rsidR="00BC0CFB">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For the fecundity rates, we randomly drew an average value from a Log-normal distribution</w:t>
      </w:r>
      <w:r w:rsidR="00DC3F89">
        <w:rPr>
          <w:rFonts w:eastAsiaTheme="minorEastAsia"/>
        </w:rPr>
        <w:t xml:space="preserve"> </w:t>
      </w:r>
      <w:r w:rsidR="00BC0CFB">
        <w:rPr>
          <w:rFonts w:eastAsiaTheme="minorEastAsia"/>
        </w:rPr>
        <w:fldChar w:fldCharType="begin" w:fldLock="1"/>
      </w:r>
      <w:r w:rsidR="00077FB2">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xml:space="preserve">.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62976299" w:rsidR="00CB2972" w:rsidRPr="00B46480" w:rsidRDefault="00EC2593" w:rsidP="00450657">
      <w:pPr>
        <w:spacing w:after="0" w:line="480" w:lineRule="auto"/>
        <w:ind w:firstLine="720"/>
        <w:rPr>
          <w:rFonts w:eastAsiaTheme="minorEastAsia"/>
        </w:rPr>
      </w:pPr>
      <w:r>
        <w:rPr>
          <w:rFonts w:eastAsiaTheme="minorEastAsia"/>
        </w:rPr>
        <w:lastRenderedPageBreak/>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w:t>
      </w:r>
      <w:r w:rsidR="00462F2F">
        <w:rPr>
          <w:rFonts w:eastAsiaTheme="minorEastAsia"/>
        </w:rPr>
        <w:t xml:space="preserve">A conceptual diagram of this hierarchical process is provided in Appendix A. </w:t>
      </w:r>
      <w:r w:rsidR="005A729A">
        <w:rPr>
          <w:rFonts w:eastAsiaTheme="minorEastAsia"/>
        </w:rPr>
        <w:t>Survival and growth</w:t>
      </w:r>
      <w:r w:rsidR="00286121">
        <w:rPr>
          <w:rFonts w:eastAsiaTheme="minorEastAsia"/>
        </w:rPr>
        <w:t xml:space="preserve">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64BEF9FD" w:rsidR="00CB2972" w:rsidRDefault="00286121" w:rsidP="00450657">
      <w:pPr>
        <w:spacing w:after="0" w:line="480" w:lineRule="auto"/>
        <w:ind w:firstLine="720"/>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 xml:space="preserve">falling within </w:t>
      </w:r>
      <w:r w:rsidR="00BC0CFB">
        <w:rPr>
          <w:rFonts w:eastAsiaTheme="minorEastAsia"/>
        </w:rPr>
        <w:t>sparsely populated</w:t>
      </w:r>
      <w:r w:rsidR="002D7CA6">
        <w:rPr>
          <w:rFonts w:eastAsiaTheme="minorEastAsia"/>
        </w:rPr>
        <w:t xml:space="preserve">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 xml:space="preserve">within </w:t>
      </w:r>
      <w:r w:rsidR="00BC0CFB">
        <w:rPr>
          <w:rFonts w:eastAsiaTheme="minorEastAsia"/>
        </w:rPr>
        <w:t xml:space="preserve">densely populated </w:t>
      </w:r>
      <w:r w:rsidR="002D7CA6">
        <w:rPr>
          <w:rFonts w:eastAsiaTheme="minorEastAsia"/>
        </w:rPr>
        <w:t>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4CD3E50B" w:rsidR="009627CF" w:rsidRDefault="009627CF" w:rsidP="009627CF">
      <w:pPr>
        <w:spacing w:after="0" w:line="480" w:lineRule="auto"/>
        <w:ind w:firstLine="720"/>
        <w:rPr>
          <w:rFonts w:eastAsiaTheme="minorEastAsia"/>
        </w:rPr>
      </w:pPr>
      <w:r w:rsidRPr="009C4879">
        <w:rPr>
          <w:rFonts w:eastAsiaTheme="minorEastAsia"/>
        </w:rPr>
        <w:t xml:space="preserve">Most of the demographic rates used in this model have not been empirically estimated for this population, therefore we relied on </w:t>
      </w:r>
      <w:r w:rsidR="00DC3F89">
        <w:rPr>
          <w:rFonts w:eastAsiaTheme="minorEastAsia"/>
        </w:rPr>
        <w:t>elicited estimates</w:t>
      </w:r>
      <w:r w:rsidR="00DC3F89" w:rsidRPr="009C4879">
        <w:rPr>
          <w:rFonts w:eastAsiaTheme="minorEastAsia"/>
        </w:rPr>
        <w:t xml:space="preserve"> </w:t>
      </w:r>
      <w:r w:rsidRPr="009C4879">
        <w:rPr>
          <w:rFonts w:eastAsiaTheme="minorEastAsia"/>
        </w:rPr>
        <w:t xml:space="preserve">by the expert team. To evaluate the sensitivity of </w:t>
      </w:r>
      <w:r w:rsidRPr="009C4879">
        <w:rPr>
          <w:rFonts w:eastAsiaTheme="minorEastAsia"/>
        </w:rPr>
        <w:lastRenderedPageBreak/>
        <w:t>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w:t>
      </w:r>
      <w:r w:rsidR="00CD4D87">
        <w:rPr>
          <w:rFonts w:eastAsiaTheme="minorEastAsia"/>
        </w:rPr>
        <w:t>113,709</w:t>
      </w:r>
      <w:r w:rsidRPr="009C4879">
        <w:rPr>
          <w:rFonts w:eastAsiaTheme="minorEastAsia"/>
        </w:rPr>
        <w:t xml:space="preserve"> and </w:t>
      </w:r>
      <w:r w:rsidR="00CD4D87">
        <w:rPr>
          <w:rFonts w:eastAsiaTheme="minorEastAsia"/>
        </w:rPr>
        <w:t>758,058</w:t>
      </w:r>
      <w:r w:rsidRPr="009C4879">
        <w:rPr>
          <w:rFonts w:eastAsiaTheme="minorEastAsia"/>
        </w:rPr>
        <w:t>, respectively</w:t>
      </w:r>
      <w:r w:rsidR="00CD4D87">
        <w:rPr>
          <w:rFonts w:eastAsiaTheme="minorEastAsia"/>
        </w:rPr>
        <w:t>, which were the midpoints of the ranges used in the full population projection</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 xml:space="preserve">e population remained stable or grew by determining whether the population size in the final year was greater than or equal to the initial population size. We also calculated the probability of quasi-extinction at </w:t>
      </w:r>
      <w:r w:rsidR="00294AA5">
        <w:rPr>
          <w:rFonts w:eastAsiaTheme="minorEastAsia"/>
        </w:rPr>
        <w:t xml:space="preserve">a </w:t>
      </w:r>
      <w:r w:rsidRPr="009C4879">
        <w:rPr>
          <w:rFonts w:eastAsiaTheme="minorEastAsia"/>
        </w:rPr>
        <w:t xml:space="preserve">conservative threshold </w:t>
      </w:r>
      <w:r w:rsidR="00294AA5">
        <w:rPr>
          <w:rFonts w:eastAsiaTheme="minorEastAsia"/>
        </w:rPr>
        <w:t xml:space="preserve">of </w:t>
      </w:r>
      <w:r w:rsidRPr="009C4879">
        <w:rPr>
          <w:rFonts w:eastAsiaTheme="minorEastAsia"/>
        </w:rPr>
        <w:t>5000 individuals by finding the proportion of replicates in which the population size fell below 5000.</w:t>
      </w:r>
      <w:r w:rsidR="00DC3F89">
        <w:rPr>
          <w:rFonts w:eastAsiaTheme="minorEastAsia"/>
        </w:rPr>
        <w:t xml:space="preserve"> Our purpose was to quantify the expected change in model outputs as each model input parameter changed and to identify thresholds for viability for each input demographic parameter.</w:t>
      </w:r>
    </w:p>
    <w:p w14:paraId="71D7007D" w14:textId="075A3758" w:rsidR="0093240B" w:rsidRDefault="002D7CA6" w:rsidP="0093240B">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w:t>
      </w:r>
      <w:r w:rsidR="00CD4D87">
        <w:rPr>
          <w:rFonts w:eastAsiaTheme="minorEastAsia"/>
        </w:rPr>
        <w:t xml:space="preserve"> per scenario, holding all demographic rates constant at their average values,</w:t>
      </w:r>
      <w:r w:rsidR="008B4CC4">
        <w:rPr>
          <w:rFonts w:eastAsiaTheme="minorEastAsia"/>
        </w:rPr>
        <w:t xml:space="preserve"> and compared the probabilities of population growth, decline, and quasi-extinction.</w:t>
      </w:r>
    </w:p>
    <w:p w14:paraId="2FD65057" w14:textId="77777777" w:rsidR="0093240B" w:rsidRDefault="0093240B" w:rsidP="0093240B">
      <w:pPr>
        <w:spacing w:after="0" w:line="480" w:lineRule="auto"/>
      </w:pPr>
    </w:p>
    <w:p w14:paraId="76FC70AD" w14:textId="7289E9AC" w:rsidR="00A94E62" w:rsidRPr="0093240B" w:rsidRDefault="00015663" w:rsidP="0093240B">
      <w:pPr>
        <w:spacing w:after="0" w:line="480" w:lineRule="auto"/>
      </w:pPr>
      <w:r w:rsidRPr="00AB6CC9">
        <w:rPr>
          <w:rFonts w:eastAsiaTheme="minorEastAsia"/>
          <w:i/>
        </w:rPr>
        <w:t>Future</w:t>
      </w:r>
      <w:r w:rsidR="00A94E62" w:rsidRPr="00AB6CC9">
        <w:rPr>
          <w:rFonts w:eastAsiaTheme="minorEastAsia"/>
          <w:i/>
        </w:rPr>
        <w:t xml:space="preserve"> Scenarios</w:t>
      </w:r>
    </w:p>
    <w:p w14:paraId="5052F245" w14:textId="55862735" w:rsidR="00B650C2" w:rsidRDefault="00383DCF" w:rsidP="00A6587E">
      <w:pPr>
        <w:spacing w:after="0" w:line="480" w:lineRule="auto"/>
        <w:ind w:firstLine="720"/>
        <w:rPr>
          <w:rFonts w:eastAsiaTheme="minorEastAsia"/>
        </w:rPr>
      </w:pPr>
      <w:r>
        <w:rPr>
          <w:rFonts w:eastAsiaTheme="minorEastAsia"/>
        </w:rPr>
        <w:t xml:space="preserve">Predicting </w:t>
      </w:r>
      <w:r w:rsidR="0093240B">
        <w:rPr>
          <w:rFonts w:eastAsiaTheme="minorEastAsia"/>
        </w:rPr>
        <w:t>the</w:t>
      </w:r>
      <w:r>
        <w:rPr>
          <w:rFonts w:eastAsiaTheme="minorEastAsia"/>
        </w:rPr>
        <w:t xml:space="preserve"> status of a species under different future conditions is a key part of building management plans for an endangered species. Current ecosystem dynamics may change and current threats to viability may worsen or abate in the future, so simulating multiple future scenarios can help inform management planning and decision-making. </w:t>
      </w:r>
      <w:r w:rsidR="002134FC">
        <w:rPr>
          <w:rFonts w:eastAsiaTheme="minorEastAsia"/>
        </w:rPr>
        <w:t>The key threats to th</w:t>
      </w:r>
      <w:r w:rsidR="0093240B">
        <w:rPr>
          <w:rFonts w:eastAsiaTheme="minorEastAsia"/>
        </w:rPr>
        <w:t xml:space="preserve">e PR boa </w:t>
      </w:r>
      <w:r w:rsidR="002134FC">
        <w:rPr>
          <w:rFonts w:eastAsiaTheme="minorEastAsia"/>
        </w:rPr>
        <w:t xml:space="preserve">are habitat loss and </w:t>
      </w:r>
      <w:r w:rsidR="002134FC">
        <w:rPr>
          <w:rFonts w:eastAsiaTheme="minorEastAsia"/>
        </w:rPr>
        <w:lastRenderedPageBreak/>
        <w:t xml:space="preserve">human interactions,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but not in a purely developed landscap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sidR="002134FC">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sidR="002134FC">
        <w:rPr>
          <w:rFonts w:eastAsiaTheme="minorEastAsia"/>
        </w:rPr>
        <w:t xml:space="preserve"> the </w:t>
      </w:r>
      <w:r w:rsidR="00BD157F">
        <w:rPr>
          <w:rFonts w:eastAsiaTheme="minorEastAsia"/>
        </w:rPr>
        <w:t>percent of habitat within developed areas</w:t>
      </w:r>
      <w:r w:rsidR="002134FC">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 </w:t>
      </w: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1B33D216" w:rsidR="00015663" w:rsidRDefault="00D52E2F" w:rsidP="006D6A6C">
      <w:pPr>
        <w:spacing w:after="0" w:line="480" w:lineRule="auto"/>
        <w:ind w:firstLine="720"/>
        <w:rPr>
          <w:rFonts w:eastAsiaTheme="minorEastAsia"/>
        </w:rPr>
      </w:pPr>
      <w:r>
        <w:rPr>
          <w:rFonts w:eastAsiaTheme="minorEastAsia"/>
        </w:rPr>
        <w:lastRenderedPageBreak/>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w:t>
      </w:r>
      <w:r w:rsidR="00A44A76">
        <w:rPr>
          <w:rFonts w:eastAsiaTheme="minorEastAsia"/>
        </w:rPr>
        <w:t xml:space="preserve"> as calculated from the replicat</w:t>
      </w:r>
      <w:r w:rsidR="001F4DCA">
        <w:rPr>
          <w:rFonts w:eastAsiaTheme="minorEastAsia"/>
        </w:rPr>
        <w:t>e</w:t>
      </w:r>
      <w:r w:rsidR="00A44A76">
        <w:rPr>
          <w:rFonts w:eastAsiaTheme="minorEastAsia"/>
        </w:rPr>
        <w:t xml:space="preserve">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722BA0C2" w14:textId="703613B4" w:rsidR="0052605F" w:rsidRPr="00A6587E" w:rsidRDefault="000210EC" w:rsidP="00A6587E">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w:t>
      </w:r>
      <w:r w:rsidR="00445AC8">
        <w:rPr>
          <w:rFonts w:eastAsiaTheme="minorEastAsia"/>
        </w:rPr>
        <w:lastRenderedPageBreak/>
        <w:t xml:space="preserve">these thresholds as the proportion of replicates in which this occurred. </w:t>
      </w:r>
      <w:r w:rsidR="00FE208B">
        <w:rPr>
          <w:rFonts w:eastAsiaTheme="minorEastAsia"/>
        </w:rPr>
        <w:t xml:space="preserve">A conceptual diagram of the simulation model is provided in Figure 4. </w:t>
      </w: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430859A7" w:rsidR="009627CF" w:rsidRDefault="009627CF" w:rsidP="00166FC3">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w:t>
      </w:r>
      <w:r w:rsidR="00A6587E">
        <w:rPr>
          <w:rFonts w:eastAsiaTheme="minorEastAsia"/>
        </w:rPr>
        <w:t>3</w:t>
      </w:r>
      <w:r w:rsidRPr="009C4879">
        <w:rPr>
          <w:rFonts w:eastAsiaTheme="minorEastAsia"/>
        </w:rPr>
        <w:t xml:space="preserve">). Quasi-extinction probability was ~0 for all iterations in which adult survival was &gt; 0.75.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006D6F4F">
        <w:rPr>
          <w:rFonts w:eastAsiaTheme="minorEastAsia"/>
        </w:rPr>
        <w:t>.5</w:t>
      </w:r>
      <w:r w:rsidRPr="009C4879">
        <w:rPr>
          <w:rFonts w:eastAsiaTheme="minorEastAsia"/>
        </w:rPr>
        <w:t xml:space="preserve"> young per adult per year (Figure </w:t>
      </w:r>
      <w:r w:rsidR="00A6587E">
        <w:rPr>
          <w:rFonts w:eastAsiaTheme="minorEastAsia"/>
        </w:rPr>
        <w:t>3</w:t>
      </w:r>
      <w:r w:rsidRPr="009C4879">
        <w:rPr>
          <w:rFonts w:eastAsiaTheme="minorEastAsia"/>
        </w:rPr>
        <w:t>). We note that this sensitivity analysis is conducted assuming that only one demographic rate changes independent of the others, while</w:t>
      </w:r>
      <w:r w:rsidR="00761CC8">
        <w:rPr>
          <w:rFonts w:eastAsiaTheme="minorEastAsia"/>
        </w:rPr>
        <w:t>, in reality, threats</w:t>
      </w:r>
      <w:r w:rsidRPr="009C4879">
        <w:rPr>
          <w:rFonts w:eastAsiaTheme="minorEastAsia"/>
        </w:rPr>
        <w:t xml:space="preserve"> likely influence more than one rate simultaneously.</w:t>
      </w:r>
    </w:p>
    <w:p w14:paraId="1A3EEBEF" w14:textId="7CE3F7FE" w:rsidR="009627CF" w:rsidRDefault="000210EC" w:rsidP="006F7012">
      <w:pPr>
        <w:spacing w:after="0" w:line="480" w:lineRule="auto"/>
        <w:ind w:firstLine="720"/>
      </w:pPr>
      <w:r>
        <w:t xml:space="preserve">Changing the input for maximum current density and maximum carrying capacity density had little effect on simulation model outcomes (Figure </w:t>
      </w:r>
      <w:r w:rsidR="00FE208B">
        <w:t>B2</w:t>
      </w:r>
      <w:r>
        <w:t xml:space="preserve">).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w:t>
      </w:r>
      <w:r w:rsidR="005614FF">
        <w:t>little to no change in</w:t>
      </w:r>
      <w:r>
        <w:t xml:space="preserve"> probabilities of population growth and lower probabilities of population decline</w:t>
      </w:r>
      <w:r w:rsidR="005614FF">
        <w:t xml:space="preserve"> (Table B1)</w:t>
      </w:r>
      <w:r>
        <w:t>.</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2A7AFA1" w14:textId="45473EBC" w:rsidR="00FF62D9" w:rsidRDefault="006F7012" w:rsidP="00FF62D9">
      <w:pPr>
        <w:spacing w:after="0" w:line="480" w:lineRule="auto"/>
        <w:ind w:firstLine="720"/>
        <w:rPr>
          <w:rFonts w:eastAsiaTheme="minorEastAsia"/>
          <w:iCs/>
        </w:rPr>
      </w:pPr>
      <w:r>
        <w:rPr>
          <w:rFonts w:eastAsiaTheme="minorEastAsia"/>
          <w:iCs/>
        </w:rPr>
        <w:t>Our projection model indicated that the population is most likely to decline over a 30-year period under the status quo scenario, i.e. if the current rate of urbanization were to continue (</w:t>
      </w:r>
      <w:r w:rsidR="0048697E">
        <w:rPr>
          <w:rFonts w:eastAsiaTheme="minorEastAsia"/>
          <w:iCs/>
        </w:rPr>
        <w:t>Table 2, Figure 5</w:t>
      </w:r>
      <w:r>
        <w:rPr>
          <w:rFonts w:eastAsiaTheme="minorEastAsia"/>
          <w:iCs/>
        </w:rPr>
        <w:t xml:space="preserve">). Under the current rate of urbanization (16% per decade) the model predicted a </w:t>
      </w:r>
      <w:r w:rsidR="0048697E">
        <w:rPr>
          <w:rFonts w:eastAsiaTheme="minorEastAsia"/>
          <w:iCs/>
        </w:rPr>
        <w:t>64.3</w:t>
      </w:r>
      <w:r>
        <w:rPr>
          <w:rFonts w:eastAsiaTheme="minorEastAsia"/>
          <w:iCs/>
        </w:rPr>
        <w:t xml:space="preserve">% probability of decline and </w:t>
      </w:r>
      <w:r w:rsidR="0048697E">
        <w:rPr>
          <w:rFonts w:eastAsiaTheme="minorEastAsia"/>
          <w:iCs/>
        </w:rPr>
        <w:t>35.7</w:t>
      </w:r>
      <w:r>
        <w:rPr>
          <w:rFonts w:eastAsiaTheme="minorEastAsia"/>
          <w:iCs/>
        </w:rPr>
        <w:t xml:space="preserve">% probability of stability or growth. Lower rates of urbanization were </w:t>
      </w:r>
      <w:r>
        <w:rPr>
          <w:rFonts w:eastAsiaTheme="minorEastAsia"/>
          <w:iCs/>
        </w:rPr>
        <w:lastRenderedPageBreak/>
        <w:t>associated with a greater probability of population stability or growth, but the probability of growth was only 5</w:t>
      </w:r>
      <w:r w:rsidR="0048697E">
        <w:rPr>
          <w:rFonts w:eastAsiaTheme="minorEastAsia"/>
          <w:iCs/>
        </w:rPr>
        <w:t>0.2</w:t>
      </w:r>
      <w:r>
        <w:rPr>
          <w:rFonts w:eastAsiaTheme="minorEastAsia"/>
          <w:iCs/>
        </w:rPr>
        <w:t>% under the best</w:t>
      </w:r>
      <w:r w:rsidR="0048697E">
        <w:rPr>
          <w:rFonts w:eastAsiaTheme="minorEastAsia"/>
          <w:iCs/>
        </w:rPr>
        <w:t>-</w:t>
      </w:r>
      <w:r>
        <w:rPr>
          <w:rFonts w:eastAsiaTheme="minorEastAsia"/>
          <w:iCs/>
        </w:rPr>
        <w:t>case scenario (no further urbanization), which may be unlikely to occur. 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 xml:space="preserve">and was less than 5% for all scenarios and thresholds (Table </w:t>
      </w:r>
      <w:r w:rsidR="00FF62D9">
        <w:t>2</w:t>
      </w:r>
      <w:r>
        <w:t xml:space="preserve">, Figure </w:t>
      </w:r>
      <w:r w:rsidR="0048697E">
        <w:t>5</w:t>
      </w:r>
      <w:r>
        <w:t>).</w:t>
      </w:r>
    </w:p>
    <w:p w14:paraId="63EF377B" w14:textId="77777777" w:rsidR="00FF62D9" w:rsidRDefault="00FF62D9" w:rsidP="00FF62D9">
      <w:pPr>
        <w:spacing w:after="0" w:line="480" w:lineRule="auto"/>
        <w:ind w:firstLine="720"/>
        <w:rPr>
          <w:rFonts w:eastAsiaTheme="minorEastAsia"/>
          <w:iCs/>
        </w:rPr>
      </w:pPr>
    </w:p>
    <w:p w14:paraId="59928031" w14:textId="5516033D" w:rsidR="00900997" w:rsidRPr="00FF62D9" w:rsidRDefault="00703370" w:rsidP="00FF62D9">
      <w:pPr>
        <w:spacing w:after="0" w:line="480" w:lineRule="auto"/>
        <w:rPr>
          <w:rFonts w:eastAsiaTheme="minorEastAsia"/>
          <w:iCs/>
        </w:rPr>
      </w:pPr>
      <w:r>
        <w:rPr>
          <w:b/>
        </w:rPr>
        <w:t>DISCUSSION</w:t>
      </w:r>
    </w:p>
    <w:p w14:paraId="13638F5A" w14:textId="55918634"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w:t>
      </w:r>
      <w:r w:rsidR="00E42C7A">
        <w:rPr>
          <w:bCs/>
        </w:rPr>
        <w:t>there was an increased probability of population decline as urbanization rates increased</w:t>
      </w:r>
      <w:r>
        <w:rPr>
          <w:bCs/>
        </w:rPr>
        <w:t xml:space="preserve">. The probability that the population would remain stable or grow was greater than 50% only when urbanization rates fell </w:t>
      </w:r>
      <w:r w:rsidR="00E42C7A">
        <w:rPr>
          <w:bCs/>
        </w:rPr>
        <w:t>to 0%</w:t>
      </w:r>
      <w:r>
        <w:rPr>
          <w:bCs/>
        </w:rPr>
        <w:t xml:space="preserve">. </w:t>
      </w:r>
      <w:r w:rsidR="00A22471">
        <w:rPr>
          <w:bCs/>
        </w:rPr>
        <w:t>I</w:t>
      </w:r>
      <w:r>
        <w:rPr>
          <w:bCs/>
        </w:rPr>
        <w:t>ncreasing rates of urbanization were</w:t>
      </w:r>
      <w:r w:rsidR="00E42C7A">
        <w:rPr>
          <w:bCs/>
        </w:rPr>
        <w:t xml:space="preserve"> also</w:t>
      </w:r>
      <w:r>
        <w:rPr>
          <w:bCs/>
        </w:rPr>
        <w:t xml:space="preserve"> associated with an increased quasi-extinction probability</w:t>
      </w:r>
      <w:r w:rsidR="00E42C7A">
        <w:rPr>
          <w:bCs/>
        </w:rPr>
        <w:t>, especially</w:t>
      </w:r>
      <w:r>
        <w:rPr>
          <w:bCs/>
        </w:rPr>
        <w:t xml:space="preserve"> at the highest </w:t>
      </w:r>
      <w:r w:rsidR="007B2F03">
        <w:rPr>
          <w:bCs/>
        </w:rPr>
        <w:t xml:space="preserve">quasi-extinction </w:t>
      </w:r>
      <w:r>
        <w:rPr>
          <w:bCs/>
        </w:rPr>
        <w:t xml:space="preserve">threshold (5000 individuals). Quasi-extinction probabilities were low for most scenarios due to the possibility of a large initial population size, which buffers the population from 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4029E60C"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published studies. The sensitivity analyses </w:t>
      </w:r>
      <w:r w:rsidR="00926795">
        <w:rPr>
          <w:bCs/>
        </w:rPr>
        <w:t>serve to</w:t>
      </w:r>
      <w:r>
        <w:rPr>
          <w:bCs/>
        </w:rPr>
        <w:t xml:space="preserve"> evaluate the effect of key model inputs on our estimates of the probability of quasi-extinction or population growth.</w:t>
      </w:r>
      <w:r w:rsidR="00383DCF">
        <w:rPr>
          <w:bCs/>
        </w:rPr>
        <w:t xml:space="preserve"> These sensitivity analyses can help managers see how predictions would change if model inputs are correct, identify how incorrect model inputs would have to be before management decisions would change, and establish priorities for future research.</w:t>
      </w:r>
      <w:r>
        <w:rPr>
          <w:bCs/>
        </w:rPr>
        <w:t xml:space="preserve"> </w:t>
      </w:r>
      <w:r w:rsidR="00ED33FB" w:rsidRPr="00F275B9">
        <w:rPr>
          <w:bCs/>
        </w:rPr>
        <w:t xml:space="preserve">Methods exist to formally elicit demographic parameter estimates and relationships </w:t>
      </w:r>
      <w:r w:rsidR="00ED33FB" w:rsidRPr="00F275B9">
        <w:rPr>
          <w:bCs/>
        </w:rPr>
        <w:lastRenderedPageBreak/>
        <w:t>from experts</w:t>
      </w:r>
      <w:r w:rsidR="00A500FE">
        <w:rPr>
          <w:bCs/>
        </w:rPr>
        <w:t xml:space="preserve">, </w:t>
      </w:r>
      <w:r w:rsidR="00ED33FB" w:rsidRPr="00F275B9">
        <w:rPr>
          <w:bCs/>
        </w:rPr>
        <w:t>but those are also time- consuming and can be expensive, or not feasible if few people are experts on the species biology</w:t>
      </w:r>
      <w:r w:rsidR="00882617">
        <w:rPr>
          <w:bCs/>
        </w:rPr>
        <w:t>, as was the case for the PR boa</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especially </w:t>
      </w:r>
      <w:r w:rsidR="00E42C7A">
        <w:rPr>
          <w:bCs/>
        </w:rPr>
        <w:t xml:space="preserve">useful </w:t>
      </w:r>
      <w:r w:rsidR="00022A53">
        <w:rPr>
          <w:bCs/>
        </w:rPr>
        <w:t xml:space="preserve">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t>
      </w:r>
      <w:r w:rsidR="00A44291">
        <w:rPr>
          <w:bCs/>
        </w:rPr>
        <w:t xml:space="preserve">Our model structure incorporated parametric </w:t>
      </w:r>
      <w:r w:rsidR="002D1307">
        <w:rPr>
          <w:bCs/>
        </w:rPr>
        <w:t xml:space="preserve">uncertainty such </w:t>
      </w:r>
      <w:r w:rsidR="00A44291">
        <w:rPr>
          <w:bCs/>
        </w:rPr>
        <w:t xml:space="preserve">that each replicate of </w:t>
      </w:r>
      <w:r w:rsidR="002D1307">
        <w:rPr>
          <w:bCs/>
        </w:rPr>
        <w:t>the simulation</w:t>
      </w:r>
      <w:r w:rsidR="00A44291">
        <w:rPr>
          <w:bCs/>
        </w:rPr>
        <w:t xml:space="preserve"> drew different mean values from the distribution set up using expert elicited means and the 15% C.V. With this added layer of prediction uncertainty</w:t>
      </w:r>
      <w:r w:rsidR="002D1307">
        <w:rPr>
          <w:bCs/>
        </w:rPr>
        <w:t>,</w:t>
      </w:r>
      <w:r w:rsidR="00A44291">
        <w:rPr>
          <w:bCs/>
        </w:rPr>
        <w:t xml:space="preserve"> our simulations account for </w:t>
      </w:r>
      <w:r w:rsidR="002D1307">
        <w:rPr>
          <w:bCs/>
        </w:rPr>
        <w:t>the possibility that the elicited average values are incorrect</w:t>
      </w:r>
      <w:r w:rsidR="00A44291">
        <w:rPr>
          <w:bCs/>
        </w:rPr>
        <w:t xml:space="preserve">. </w:t>
      </w:r>
      <w:r w:rsidR="00022A53">
        <w:rPr>
          <w:bCs/>
        </w:rPr>
        <w:t>With or without those expert-elicited estimates of parametric uncertainty, a sensitivity analysis like the one presented here can help identify which demographic rates contribute the most to realized population trajectories, and can provide decision makers with target thresholds (e.g., adult survival &gt; 0.75) that may be useful in recovery planning.</w:t>
      </w:r>
    </w:p>
    <w:p w14:paraId="5575C4C4" w14:textId="008B5A41"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areas and allowing for a large range in the negative effect of urbanization, we were able to capture this nuance </w:t>
      </w:r>
      <w:r w:rsidR="00E42C7A">
        <w:rPr>
          <w:bCs/>
        </w:rPr>
        <w:t>that might be lost if we analyzed occurrence records alone</w:t>
      </w:r>
      <w:r w:rsidR="00022A53">
        <w:rPr>
          <w:bCs/>
        </w:rPr>
        <w:t xml:space="preserve">.  </w:t>
      </w:r>
    </w:p>
    <w:p w14:paraId="407398D3" w14:textId="258ABAE1" w:rsidR="00703370" w:rsidRPr="00022A53" w:rsidRDefault="003D6292" w:rsidP="00355140">
      <w:pPr>
        <w:spacing w:after="0" w:line="480" w:lineRule="auto"/>
        <w:rPr>
          <w:bCs/>
        </w:rPr>
      </w:pPr>
      <w:r>
        <w:rPr>
          <w:bCs/>
        </w:rPr>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w:t>
      </w:r>
      <w:r>
        <w:rPr>
          <w:bCs/>
        </w:rPr>
        <w:lastRenderedPageBreak/>
        <w:t xml:space="preserve">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 xml:space="preserve">response to density is likely more complex and nuanced. </w:t>
      </w:r>
      <w:r w:rsidR="002D1307">
        <w:rPr>
          <w:bCs/>
        </w:rPr>
        <w:t xml:space="preserve">However our sensitivity analysis indicated that, for our projections, changing this ceiling had little effect on population trajectories. </w:t>
      </w:r>
    </w:p>
    <w:p w14:paraId="69F9C8C1" w14:textId="782ED772" w:rsidR="00927C2F" w:rsidRDefault="00927C2F" w:rsidP="00A76C74">
      <w:pPr>
        <w:spacing w:after="0" w:line="480" w:lineRule="auto"/>
        <w:ind w:firstLine="720"/>
        <w:rPr>
          <w:bCs/>
        </w:rPr>
      </w:pPr>
      <w:r>
        <w:rPr>
          <w:bCs/>
        </w:rPr>
        <w:t xml:space="preserve">The sensitivity analyses were an important outcome of this modeling effort. Despite having limited information on demographic rates, we were still able to construct a model of population dynamics based on known features of the species life history. The sensitivity analyses of that model </w:t>
      </w:r>
      <w:r w:rsidR="00882617">
        <w:rPr>
          <w:bCs/>
        </w:rPr>
        <w:t>provide</w:t>
      </w:r>
      <w:r>
        <w:rPr>
          <w:bCs/>
        </w:rPr>
        <w:t xml:space="preserve"> insight into how the future trajectories would change if the elicited demographic rates are incorrect. For example</w:t>
      </w:r>
      <w:r w:rsidR="00882617">
        <w:rPr>
          <w:bCs/>
        </w:rPr>
        <w:t>,</w:t>
      </w:r>
      <w:r>
        <w:rPr>
          <w:bCs/>
        </w:rPr>
        <w:t xml:space="preserve"> we found that all simulations with adult survival &gt;0.75 had no extinction risk, meaning that our experts would have to be wrong</w:t>
      </w:r>
      <w:r w:rsidR="00882617">
        <w:rPr>
          <w:bCs/>
        </w:rPr>
        <w:t xml:space="preserve"> about the average adult survival rate</w:t>
      </w:r>
      <w:r>
        <w:rPr>
          <w:bCs/>
        </w:rPr>
        <w:t xml:space="preserve"> by 0.15 in order to change the risk for this species. </w:t>
      </w:r>
      <w:r w:rsidR="00D81544">
        <w:rPr>
          <w:bCs/>
        </w:rPr>
        <w:t xml:space="preserve">We can also conclude that mark recapture studies or other efforts to study the survival rates of adult boa would greatly improve confidence in our model predictions and </w:t>
      </w:r>
      <w:r w:rsidR="00882617">
        <w:rPr>
          <w:bCs/>
        </w:rPr>
        <w:t>utility for decision-making</w:t>
      </w:r>
      <w:r w:rsidR="00D81544">
        <w:rPr>
          <w:bCs/>
        </w:rPr>
        <w:t>.</w:t>
      </w:r>
    </w:p>
    <w:p w14:paraId="6D5C8B97" w14:textId="78C6495F"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estimates of future status with quantifiable uncertainty.</w:t>
      </w:r>
    </w:p>
    <w:p w14:paraId="1DCE9693" w14:textId="21943E1F" w:rsidR="00A76C74" w:rsidRDefault="00A76C74" w:rsidP="00A76C74">
      <w:pPr>
        <w:spacing w:line="480" w:lineRule="auto"/>
        <w:rPr>
          <w:b/>
        </w:rPr>
      </w:pPr>
    </w:p>
    <w:p w14:paraId="4F1FE3FB" w14:textId="11212724" w:rsidR="00A76C74" w:rsidRDefault="00A76C74" w:rsidP="00A76C74">
      <w:pPr>
        <w:spacing w:line="480" w:lineRule="auto"/>
        <w:rPr>
          <w:b/>
        </w:rPr>
      </w:pPr>
    </w:p>
    <w:p w14:paraId="3FE7383D" w14:textId="20E3C26A" w:rsidR="00A76C74" w:rsidRPr="00931223" w:rsidRDefault="00A76C74" w:rsidP="00A76C74">
      <w:pPr>
        <w:spacing w:line="480" w:lineRule="auto"/>
        <w:rPr>
          <w:rFonts w:cstheme="minorHAnsi"/>
          <w:bCs/>
        </w:rPr>
      </w:pPr>
      <w:r w:rsidRPr="00931223">
        <w:rPr>
          <w:rFonts w:cstheme="minorHAnsi"/>
          <w:b/>
        </w:rPr>
        <w:lastRenderedPageBreak/>
        <w:t>ACKNOWLEDGMENTS</w:t>
      </w:r>
    </w:p>
    <w:p w14:paraId="17FC34A3" w14:textId="6309F12A" w:rsidR="00A76C74" w:rsidRPr="00931223" w:rsidRDefault="00A76C74" w:rsidP="00931223">
      <w:pPr>
        <w:spacing w:line="480" w:lineRule="auto"/>
        <w:ind w:firstLine="720"/>
        <w:rPr>
          <w:rFonts w:cstheme="minorHAnsi"/>
        </w:rPr>
      </w:pPr>
      <w:r w:rsidRPr="00931223">
        <w:rPr>
          <w:rFonts w:cstheme="minorHAnsi"/>
        </w:rPr>
        <w:t xml:space="preserve">We thank </w:t>
      </w:r>
      <w:r w:rsidRPr="00931223">
        <w:rPr>
          <w:rFonts w:cstheme="minorHAnsi"/>
        </w:rPr>
        <w:t>the expert team for contributing their time and expertise to develop this model</w:t>
      </w:r>
      <w:r w:rsidRPr="00931223">
        <w:rPr>
          <w:rFonts w:cstheme="minorHAnsi"/>
        </w:rPr>
        <w:t>. We thank</w:t>
      </w:r>
      <w:r w:rsidRPr="00931223">
        <w:rPr>
          <w:rFonts w:cstheme="minorHAnsi"/>
        </w:rPr>
        <w:t xml:space="preserve"> XX and</w:t>
      </w:r>
      <w:r w:rsidRPr="00931223">
        <w:rPr>
          <w:rFonts w:cstheme="minorHAnsi"/>
        </w:rPr>
        <w:t xml:space="preserve"> reviewers for comments that improved the quality of this manuscript. The findings and conclusions in this article are those of the authors and do not </w:t>
      </w:r>
      <w:r w:rsidRPr="00931223">
        <w:rPr>
          <w:rFonts w:cstheme="minorHAnsi"/>
        </w:rPr>
        <w:t xml:space="preserve">necessarily </w:t>
      </w:r>
      <w:r w:rsidRPr="00931223">
        <w:rPr>
          <w:rFonts w:cstheme="minorHAnsi"/>
        </w:rPr>
        <w:t>represent the opinions of</w:t>
      </w:r>
      <w:r w:rsidRPr="00931223">
        <w:rPr>
          <w:rFonts w:cstheme="minorHAnsi"/>
        </w:rPr>
        <w:t xml:space="preserve"> the U</w:t>
      </w:r>
      <w:r w:rsidRPr="00931223">
        <w:rPr>
          <w:rFonts w:cstheme="minorHAnsi"/>
        </w:rPr>
        <w:t>.S. Geological Survey</w:t>
      </w:r>
      <w:r w:rsidRPr="00931223">
        <w:rPr>
          <w:rFonts w:cstheme="minorHAnsi"/>
        </w:rPr>
        <w:t xml:space="preserve"> or the U.S. Fish and Wildlife Service</w:t>
      </w:r>
      <w:r w:rsidRPr="00931223">
        <w:rPr>
          <w:rFonts w:cstheme="minorHAnsi"/>
        </w:rPr>
        <w:t>. Use of product or firm names does not imply endorsement by the U.S. Government.</w:t>
      </w:r>
    </w:p>
    <w:p w14:paraId="417BFDBA" w14:textId="77777777" w:rsidR="00A76C74" w:rsidRPr="00931223" w:rsidRDefault="00A76C74" w:rsidP="00A76C74">
      <w:pPr>
        <w:tabs>
          <w:tab w:val="left" w:pos="1476"/>
        </w:tabs>
        <w:spacing w:after="0" w:line="480" w:lineRule="auto"/>
        <w:rPr>
          <w:rFonts w:cstheme="minorHAnsi"/>
        </w:rPr>
      </w:pPr>
      <w:r w:rsidRPr="00931223">
        <w:rPr>
          <w:rFonts w:cstheme="minorHAnsi"/>
          <w:i/>
        </w:rPr>
        <w:t>Authors’ contributions</w:t>
      </w:r>
    </w:p>
    <w:p w14:paraId="4CC18F01" w14:textId="69BB01C5" w:rsidR="00A76C74" w:rsidRPr="00931223" w:rsidRDefault="00A76C74" w:rsidP="00A76C74">
      <w:pPr>
        <w:spacing w:after="0" w:line="480" w:lineRule="auto"/>
        <w:rPr>
          <w:rFonts w:cstheme="minorHAnsi"/>
        </w:rPr>
      </w:pPr>
      <w:r w:rsidRPr="00931223">
        <w:rPr>
          <w:rFonts w:cstheme="minorHAnsi"/>
        </w:rPr>
        <w:t>AMT</w:t>
      </w:r>
      <w:r w:rsidRPr="00931223">
        <w:rPr>
          <w:rFonts w:cstheme="minorHAnsi"/>
        </w:rPr>
        <w:t xml:space="preserve">, NAF, </w:t>
      </w:r>
      <w:r w:rsidRPr="00931223">
        <w:rPr>
          <w:rFonts w:cstheme="minorHAnsi"/>
        </w:rPr>
        <w:t>CPM</w:t>
      </w:r>
      <w:r w:rsidRPr="00931223">
        <w:rPr>
          <w:rFonts w:cstheme="minorHAnsi"/>
        </w:rPr>
        <w:t>, and JPZ</w:t>
      </w:r>
      <w:r w:rsidRPr="00931223">
        <w:rPr>
          <w:rFonts w:cstheme="minorHAnsi"/>
        </w:rPr>
        <w:t xml:space="preserve"> conceived the ideas; </w:t>
      </w:r>
      <w:r w:rsidRPr="00931223">
        <w:rPr>
          <w:rFonts w:cstheme="minorHAnsi"/>
        </w:rPr>
        <w:t xml:space="preserve">NAF and </w:t>
      </w:r>
      <w:r w:rsidRPr="00931223">
        <w:rPr>
          <w:rFonts w:cstheme="minorHAnsi"/>
        </w:rPr>
        <w:t>AMT designed methodology and analyzed the data with input from CPM</w:t>
      </w:r>
      <w:r w:rsidRPr="00931223">
        <w:rPr>
          <w:rFonts w:cstheme="minorHAnsi"/>
        </w:rPr>
        <w:t>, JPZ, and EMO</w:t>
      </w:r>
      <w:r w:rsidRPr="00931223">
        <w:rPr>
          <w:rFonts w:cstheme="minorHAnsi"/>
        </w:rPr>
        <w:t>; AMT led the writing of the manuscript. All authors contributed critically to the drafts and gave final approval for publication.</w:t>
      </w:r>
    </w:p>
    <w:p w14:paraId="6CCCBB71" w14:textId="77777777" w:rsidR="00A76C74" w:rsidRPr="00931223" w:rsidRDefault="00A76C74" w:rsidP="00A76C74">
      <w:pPr>
        <w:tabs>
          <w:tab w:val="left" w:pos="1476"/>
        </w:tabs>
        <w:spacing w:after="0" w:line="480" w:lineRule="auto"/>
        <w:rPr>
          <w:rFonts w:cstheme="minorHAnsi"/>
        </w:rPr>
      </w:pPr>
      <w:r w:rsidRPr="00931223">
        <w:rPr>
          <w:rFonts w:cstheme="minorHAnsi"/>
          <w:i/>
        </w:rPr>
        <w:t>Code availability</w:t>
      </w:r>
    </w:p>
    <w:p w14:paraId="053FCC80" w14:textId="290C0FD5" w:rsidR="00A76C74" w:rsidRPr="00931223" w:rsidRDefault="00A76C74" w:rsidP="00A76C74">
      <w:pPr>
        <w:tabs>
          <w:tab w:val="left" w:pos="1476"/>
        </w:tabs>
        <w:spacing w:after="0" w:line="480" w:lineRule="auto"/>
        <w:rPr>
          <w:rFonts w:cstheme="minorHAnsi"/>
        </w:rPr>
      </w:pPr>
      <w:r w:rsidRPr="00931223">
        <w:rPr>
          <w:rFonts w:cstheme="minorHAnsi"/>
        </w:rPr>
        <w:t>All code can be found at http://www.github.com/annamtucker/</w:t>
      </w:r>
      <w:r w:rsidRPr="00931223">
        <w:rPr>
          <w:rFonts w:cstheme="minorHAnsi"/>
        </w:rPr>
        <w:t>pr-boa</w:t>
      </w:r>
      <w:r w:rsidRPr="00931223">
        <w:rPr>
          <w:rFonts w:cstheme="minorHAnsi"/>
        </w:rPr>
        <w:t>.</w:t>
      </w:r>
    </w:p>
    <w:p w14:paraId="72386331" w14:textId="77777777" w:rsidR="00A76C74" w:rsidRPr="00A76C74" w:rsidRDefault="00A76C74" w:rsidP="00A76C74">
      <w:pPr>
        <w:spacing w:line="480" w:lineRule="auto"/>
        <w:rPr>
          <w:bCs/>
        </w:rPr>
      </w:pPr>
    </w:p>
    <w:p w14:paraId="58E60B5A" w14:textId="78F85898" w:rsidR="002A06B5" w:rsidRPr="00703370" w:rsidRDefault="00703370" w:rsidP="006D6A6C">
      <w:pPr>
        <w:spacing w:after="0" w:line="480" w:lineRule="auto"/>
        <w:rPr>
          <w:bCs/>
        </w:rPr>
      </w:pPr>
      <w:r>
        <w:rPr>
          <w:b/>
        </w:rPr>
        <w:t>LITERATURE CITED</w:t>
      </w:r>
    </w:p>
    <w:p w14:paraId="2DF97C47" w14:textId="3B5B2FF5" w:rsidR="00A76C74" w:rsidRPr="00A76C74" w:rsidRDefault="002A06B5" w:rsidP="00A76C74">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76C74" w:rsidRPr="00A76C74">
        <w:rPr>
          <w:rFonts w:ascii="Calibri" w:hAnsi="Calibri" w:cs="Calibri"/>
          <w:noProof/>
          <w:szCs w:val="24"/>
        </w:rPr>
        <w:t>Battin, J. 2004. When Good Animals Love Bad Habitats: Ecological Traps and the Conservation of Animal Populations. Conservation Biology 18:1482–1491.</w:t>
      </w:r>
    </w:p>
    <w:p w14:paraId="5721886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land, L. M., and M. Böhm. 2016. Overcoming data deficiency in reptiles. Biological Conservation 204:16–22.</w:t>
      </w:r>
    </w:p>
    <w:p w14:paraId="3C7BDF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Anderson, C. Andrén, D. Ariano-Sánchez, J. C. Arredondo, M. Auliya, C. C. Austin, A. Avci, P. J. Baker, A. F. Barreto-Lima, C. L. Barrio-Amorós, D. Basu, M. F. Bates, A. Batistella, A. Bauer, D. </w:t>
      </w:r>
      <w:r w:rsidRPr="00A76C74">
        <w:rPr>
          <w:rFonts w:ascii="Calibri" w:hAnsi="Calibri" w:cs="Calibri"/>
          <w:noProof/>
          <w:szCs w:val="24"/>
        </w:rPr>
        <w:lastRenderedPageBreak/>
        <w:t xml:space="preserve">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Santos-Barrera, H. H. Schleich, B. R. Schmidt, A. Schmitz, M. Sharifi, G. Shea, H. T. Shi, R. Shine, R. Sindaco, T. Slimani, R. Somaweera, S. Spawls, P. Stafford, R. Stuebing, S. Sweet, E. Sy, H. J. Temple, </w:t>
      </w:r>
      <w:r w:rsidRPr="00A76C74">
        <w:rPr>
          <w:rFonts w:ascii="Calibri" w:hAnsi="Calibri" w:cs="Calibri"/>
          <w:noProof/>
          <w:szCs w:val="24"/>
        </w:rPr>
        <w:lastRenderedPageBreak/>
        <w:t>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773D98D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rito, D. 2010. Overcoming the Linnean shortfall: Data deficiency and biological survey priorities. Basic and Applied Ecology 11:709–713.</w:t>
      </w:r>
    </w:p>
    <w:p w14:paraId="111C788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urghardt, G. M., J. B. Murphy, D. Chiszar, and M. Hutchins. 2009. Combating Ophiophobia: Origins, Treatment, Education, and Conservation Tools. Pages 262–280 </w:t>
      </w:r>
      <w:r w:rsidRPr="00A76C74">
        <w:rPr>
          <w:rFonts w:ascii="Calibri" w:hAnsi="Calibri" w:cs="Calibri"/>
          <w:i/>
          <w:iCs/>
          <w:noProof/>
          <w:szCs w:val="24"/>
        </w:rPr>
        <w:t>in</w:t>
      </w:r>
      <w:r w:rsidRPr="00A76C74">
        <w:rPr>
          <w:rFonts w:ascii="Calibri" w:hAnsi="Calibri" w:cs="Calibri"/>
          <w:noProof/>
          <w:szCs w:val="24"/>
        </w:rPr>
        <w:t xml:space="preserve"> S. J. Mullin and R. A. Seigel, editors. Snakes: Ecology and Conservation. Cornell University Press, Ithaca, NY.</w:t>
      </w:r>
    </w:p>
    <w:p w14:paraId="0C48640E"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05. Risks and Decisions for Conservation and Environmental Management. Cambridge University Press, Cambridge, UK.</w:t>
      </w:r>
    </w:p>
    <w:p w14:paraId="5033297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16. Trusting judgments: how to get the best out of experts. Cambridge University Press.</w:t>
      </w:r>
    </w:p>
    <w:p w14:paraId="55CB16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6B2EA6E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well, H. 2001. Matrix population models: construction, analysis, and interpretation. 2nd edition. Sinauer Associates, Inc., Sunderland, MA, USA.</w:t>
      </w:r>
    </w:p>
    <w:p w14:paraId="77C6A68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onroy, M. J., and J. T. Peterson. 2013. Decision Making in Natural Resources Management. Wiley-Blackwell.</w:t>
      </w:r>
    </w:p>
    <w:p w14:paraId="1AEFF14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Drescher, M., A. H. Perera, C. J. Johnson, L. J. Buse, C. A. Drew, and M. A. Burgman. 2013. Toward rigorous use of expert knowledge in ecological research. Ecosphere 4:1–26.</w:t>
      </w:r>
    </w:p>
    <w:p w14:paraId="0206D42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Gibbons, J. W., D. E. Scott, T. J. Ryan, K. A. Buhlmann, T. D. Tuberville, B. S. Metts, J. L. Greene, T. Mills, Y. Leiden, S. Poppy, and C. T. Winne. 2000. The Global Decline of Reptiles, Déjà Vu Amphibians. </w:t>
      </w:r>
      <w:r w:rsidRPr="00A76C74">
        <w:rPr>
          <w:rFonts w:ascii="Calibri" w:hAnsi="Calibri" w:cs="Calibri"/>
          <w:noProof/>
          <w:szCs w:val="24"/>
        </w:rPr>
        <w:lastRenderedPageBreak/>
        <w:t>BioScience 50:653.</w:t>
      </w:r>
    </w:p>
    <w:p w14:paraId="5B04D27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Gilpin, M. E., and M. E. Soulé. 1986. Minimum viable populations: processes of species extinctions. Pages 19–34 </w:t>
      </w:r>
      <w:r w:rsidRPr="00A76C74">
        <w:rPr>
          <w:rFonts w:ascii="Calibri" w:hAnsi="Calibri" w:cs="Calibri"/>
          <w:i/>
          <w:iCs/>
          <w:noProof/>
          <w:szCs w:val="24"/>
        </w:rPr>
        <w:t>in</w:t>
      </w:r>
      <w:r w:rsidRPr="00A76C74">
        <w:rPr>
          <w:rFonts w:ascii="Calibri" w:hAnsi="Calibri" w:cs="Calibri"/>
          <w:noProof/>
          <w:szCs w:val="24"/>
        </w:rPr>
        <w:t xml:space="preserve"> M. E. Soulé, editor. Conservation Biology: the Science of Scarcity and Diversity. Sinauer Associates, Inc., Sunderland, MA, USA.</w:t>
      </w:r>
    </w:p>
    <w:p w14:paraId="630A652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20D7CF8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Huff, T. A. 1978. Breeding the Puerto Rican boa at the Reptile Breeding Foundation. International Zoo Yearbook 16:81–82.</w:t>
      </w:r>
    </w:p>
    <w:p w14:paraId="12405A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49CEB52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artin, T. G., M. A. Burgman, F. Fidler, P. M. Kuhnert, S. Low-Choy, M. Mcbride, and K. Mengersen. 2012. Eliciting Expert Knowledge in Conservation Science. Conservation Biology 26:29–38.</w:t>
      </w:r>
    </w:p>
    <w:p w14:paraId="1A07603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28041FA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413E866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Gowan, C. P., M. C. Runge, and M. a. Larson. 2011. Incorporating parametric uncertainty into population viability analysis models. Biological Conservation 144:1400–1408.</w:t>
      </w:r>
    </w:p>
    <w:p w14:paraId="16B6331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orris, W. F., and D. F. Doak. 2002. Quantitative Conservation Biology. Sinauer Associates, Inc., Sunderland, MA, USA.</w:t>
      </w:r>
    </w:p>
    <w:p w14:paraId="66D3033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Mulero-Oliveras, E. S. 2019. Population and habitat utilization of the Puerto Rican boa (Chilabothrus </w:t>
      </w:r>
      <w:r w:rsidRPr="00A76C74">
        <w:rPr>
          <w:rFonts w:ascii="Calibri" w:hAnsi="Calibri" w:cs="Calibri"/>
          <w:noProof/>
          <w:szCs w:val="24"/>
        </w:rPr>
        <w:lastRenderedPageBreak/>
        <w:t>inornatus) in an urban fragmented habitat. University of Puerto Rico.</w:t>
      </w:r>
    </w:p>
    <w:p w14:paraId="482F83F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ullin, S. J., and R. A. Seigel, editors. 2009. Snakes: Ecology and Conservation. Cornell University Press, Ithaca, NY.</w:t>
      </w:r>
    </w:p>
    <w:p w14:paraId="61E56D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Puente Rolon, A. R. 2012. Reproductive ecology, fitness, and management of the Puerto Rican Boa (Epicrates inornatus, Boidae). University of Puerto Rico.</w:t>
      </w:r>
    </w:p>
    <w:p w14:paraId="39953D8D"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 Core Team. 2016. R: A language and environment for statistical computing. R Foundation for Statistical Computing, Vienna, Austria.</w:t>
      </w:r>
    </w:p>
    <w:p w14:paraId="2D671C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67ABB95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ios-López, N., and T. M. Aide. 2007. Herpetofaunal Dynamics During Secondary Succession. Herpetologica 63:35–50.</w:t>
      </w:r>
    </w:p>
    <w:p w14:paraId="41F16B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chlaepfer, M. A., M. C. Runge, P. W. Sherman, and P. W. Sherman. 2002. Ecological and evolutionary traps. Trends in Ecology &amp; Evolution 17:474–480.</w:t>
      </w:r>
    </w:p>
    <w:p w14:paraId="65A7EA37"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tubben, C., and B. Milligan. 2007. Estimating and Analyzing Demographic Models Using the popbio package in R. Journal of Statistical Software 22.</w:t>
      </w:r>
    </w:p>
    <w:p w14:paraId="75D12B4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Tolson, P. J. 1992. The Reproductive Biology of the Neotropical Boid Genus Epicrates (Serpentes:Boidae). Page </w:t>
      </w:r>
      <w:r w:rsidRPr="00A76C74">
        <w:rPr>
          <w:rFonts w:ascii="Calibri" w:hAnsi="Calibri" w:cs="Calibri"/>
          <w:i/>
          <w:iCs/>
          <w:noProof/>
          <w:szCs w:val="24"/>
        </w:rPr>
        <w:t>in</w:t>
      </w:r>
      <w:r w:rsidRPr="00A76C74">
        <w:rPr>
          <w:rFonts w:ascii="Calibri" w:hAnsi="Calibri" w:cs="Calibri"/>
          <w:noProof/>
          <w:szCs w:val="24"/>
        </w:rPr>
        <w:t xml:space="preserve"> W. C. Hamlett, editor. Reproductive Biology of South American Vertebrates. Springer, New York, NY.</w:t>
      </w:r>
    </w:p>
    <w:p w14:paraId="747620D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Tolson, P. J. 1997. Population census and habitat assessment for the Puerto Rican boa, Epicrates inornatus, at the U.S. Naval Security Group Activity, Sabana Seca, Puerto Rico. Final Report. Puerta de Tierra, Puerto Rico.</w:t>
      </w:r>
    </w:p>
    <w:p w14:paraId="72D63D5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rPr>
      </w:pPr>
      <w:r w:rsidRPr="00A76C74">
        <w:rPr>
          <w:rFonts w:ascii="Calibri" w:hAnsi="Calibri" w:cs="Calibri"/>
          <w:noProof/>
          <w:szCs w:val="24"/>
        </w:rPr>
        <w:t xml:space="preserve">Winne, C. T., J. D. Willson, B. D. Todd, K. M. Andrews, and J. W. Gibbons. 2007. Enigmatic Decline of a Protected Population of Eastern Kingsnakes, Lampropeltis Getula, in South Carolina. Copeia </w:t>
      </w:r>
      <w:r w:rsidRPr="00A76C74">
        <w:rPr>
          <w:rFonts w:ascii="Calibri" w:hAnsi="Calibri" w:cs="Calibri"/>
          <w:noProof/>
          <w:szCs w:val="24"/>
        </w:rPr>
        <w:lastRenderedPageBreak/>
        <w:t>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18ED9721" w14:textId="77777777" w:rsidR="00E6605B" w:rsidRDefault="001A7715" w:rsidP="006D6A6C">
      <w:pPr>
        <w:spacing w:line="480" w:lineRule="auto"/>
      </w:pPr>
      <w:r>
        <w:br w:type="page"/>
      </w:r>
    </w:p>
    <w:p w14:paraId="376DA88D" w14:textId="77777777" w:rsidR="00BC0CFB" w:rsidRDefault="00BC0CFB" w:rsidP="006D6A6C">
      <w:pPr>
        <w:spacing w:line="480" w:lineRule="auto"/>
      </w:pPr>
      <w:r w:rsidRPr="00BC0CFB">
        <w:rPr>
          <w:b/>
          <w:bCs/>
        </w:rPr>
        <w:lastRenderedPageBreak/>
        <w:t>TABLES AND FIGURES</w:t>
      </w:r>
    </w:p>
    <w:p w14:paraId="606571C3" w14:textId="77777777" w:rsidR="00BC0CFB" w:rsidRDefault="00BC0CFB" w:rsidP="00BC0CFB">
      <w:pPr>
        <w:spacing w:after="0" w:line="240" w:lineRule="auto"/>
        <w:rPr>
          <w:rFonts w:eastAsiaTheme="minorEastAsia"/>
        </w:rPr>
      </w:pPr>
      <w:r w:rsidRPr="002A6EAC">
        <w:rPr>
          <w:rFonts w:eastAsiaTheme="minorEastAsia"/>
          <w:b/>
          <w:bCs/>
        </w:rPr>
        <w:t>Table 1</w:t>
      </w:r>
      <w:r>
        <w:rPr>
          <w:rFonts w:eastAsiaTheme="minorEastAsia"/>
        </w:rPr>
        <w:t xml:space="preserve">. Stage-specific demographic rates. Average values were determined by the expert team or drawn from available literature. </w:t>
      </w:r>
    </w:p>
    <w:p w14:paraId="2ECA21B4" w14:textId="77777777" w:rsidR="00BC0CFB" w:rsidRDefault="00BC0CFB" w:rsidP="00BC0CFB">
      <w:pPr>
        <w:spacing w:after="0" w:line="240" w:lineRule="auto"/>
        <w:rPr>
          <w:rFonts w:eastAsiaTheme="minorEastAsia"/>
        </w:rPr>
      </w:pP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2861"/>
        <w:gridCol w:w="1076"/>
        <w:gridCol w:w="3897"/>
      </w:tblGrid>
      <w:tr w:rsidR="00BC0CFB" w14:paraId="76CEFF6F" w14:textId="77777777" w:rsidTr="009E3840">
        <w:tc>
          <w:tcPr>
            <w:tcW w:w="1634" w:type="dxa"/>
            <w:tcBorders>
              <w:top w:val="single" w:sz="4" w:space="0" w:color="auto"/>
              <w:bottom w:val="single" w:sz="4" w:space="0" w:color="auto"/>
            </w:tcBorders>
            <w:vAlign w:val="center"/>
          </w:tcPr>
          <w:p w14:paraId="1B7BC465" w14:textId="77777777" w:rsidR="00BC0CFB" w:rsidRPr="00412319" w:rsidRDefault="00BC0CFB" w:rsidP="00BC0CFB">
            <w:pPr>
              <w:jc w:val="center"/>
              <w:rPr>
                <w:rFonts w:eastAsiaTheme="minorEastAsia"/>
                <w:b/>
              </w:rPr>
            </w:pPr>
            <w:r w:rsidRPr="00412319">
              <w:rPr>
                <w:rFonts w:eastAsiaTheme="minorEastAsia"/>
                <w:b/>
              </w:rPr>
              <w:t>Demographic rate</w:t>
            </w:r>
          </w:p>
        </w:tc>
        <w:tc>
          <w:tcPr>
            <w:tcW w:w="2861" w:type="dxa"/>
            <w:tcBorders>
              <w:top w:val="single" w:sz="4" w:space="0" w:color="auto"/>
              <w:bottom w:val="single" w:sz="4" w:space="0" w:color="auto"/>
            </w:tcBorders>
            <w:vAlign w:val="center"/>
          </w:tcPr>
          <w:p w14:paraId="762A0D89" w14:textId="77777777" w:rsidR="00BC0CFB" w:rsidRPr="00412319" w:rsidRDefault="00BC0CFB" w:rsidP="00BC0CFB">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46563F79" w14:textId="77777777" w:rsidR="00BC0CFB" w:rsidRPr="00412319" w:rsidRDefault="00BC0CFB" w:rsidP="00BC0CFB">
            <w:pPr>
              <w:jc w:val="center"/>
              <w:rPr>
                <w:rFonts w:eastAsiaTheme="minorEastAsia"/>
                <w:b/>
              </w:rPr>
            </w:pPr>
            <w:r>
              <w:rPr>
                <w:rFonts w:eastAsiaTheme="minorEastAsia"/>
                <w:b/>
              </w:rPr>
              <w:t>Average</w:t>
            </w:r>
          </w:p>
        </w:tc>
        <w:tc>
          <w:tcPr>
            <w:tcW w:w="3897" w:type="dxa"/>
            <w:tcBorders>
              <w:top w:val="single" w:sz="4" w:space="0" w:color="auto"/>
              <w:bottom w:val="single" w:sz="4" w:space="0" w:color="auto"/>
            </w:tcBorders>
            <w:vAlign w:val="center"/>
          </w:tcPr>
          <w:p w14:paraId="75CDE4CA" w14:textId="77777777" w:rsidR="00BC0CFB" w:rsidRPr="00412319" w:rsidRDefault="00BC0CFB" w:rsidP="00BC0CFB">
            <w:pPr>
              <w:jc w:val="center"/>
              <w:rPr>
                <w:rFonts w:eastAsiaTheme="minorEastAsia"/>
                <w:b/>
              </w:rPr>
            </w:pPr>
            <w:r>
              <w:rPr>
                <w:rFonts w:eastAsiaTheme="minorEastAsia"/>
                <w:b/>
              </w:rPr>
              <w:t>Rationale</w:t>
            </w:r>
          </w:p>
        </w:tc>
      </w:tr>
      <w:tr w:rsidR="00BC0CFB" w14:paraId="373FFF82" w14:textId="77777777" w:rsidTr="009E3840">
        <w:tc>
          <w:tcPr>
            <w:tcW w:w="1634" w:type="dxa"/>
            <w:tcBorders>
              <w:top w:val="single" w:sz="4" w:space="0" w:color="auto"/>
              <w:bottom w:val="nil"/>
            </w:tcBorders>
            <w:vAlign w:val="center"/>
          </w:tcPr>
          <w:p w14:paraId="7E2A2E72" w14:textId="77777777" w:rsidR="00BC0CFB" w:rsidRDefault="00565A75" w:rsidP="00BC0CFB">
            <w:pPr>
              <w:jc w:val="cente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Y</m:t>
                    </m:r>
                  </m:sup>
                </m:sSup>
              </m:oMath>
            </m:oMathPara>
          </w:p>
        </w:tc>
        <w:tc>
          <w:tcPr>
            <w:tcW w:w="2861" w:type="dxa"/>
            <w:tcBorders>
              <w:top w:val="single" w:sz="4" w:space="0" w:color="auto"/>
              <w:bottom w:val="nil"/>
            </w:tcBorders>
            <w:vAlign w:val="center"/>
          </w:tcPr>
          <w:p w14:paraId="3344C5A0" w14:textId="77777777" w:rsidR="00BC0CFB" w:rsidRDefault="00BC0CFB" w:rsidP="00BC0CFB">
            <w:pPr>
              <w:jc w:val="center"/>
              <w:rPr>
                <w:rFonts w:eastAsiaTheme="minorEastAsia"/>
              </w:rPr>
            </w:pPr>
            <w:r>
              <w:rPr>
                <w:rFonts w:eastAsiaTheme="minorEastAsia"/>
              </w:rPr>
              <w:t>Survival – Young of the year</w:t>
            </w:r>
          </w:p>
        </w:tc>
        <w:tc>
          <w:tcPr>
            <w:tcW w:w="1076" w:type="dxa"/>
            <w:tcBorders>
              <w:top w:val="single" w:sz="4" w:space="0" w:color="auto"/>
              <w:bottom w:val="nil"/>
            </w:tcBorders>
            <w:vAlign w:val="center"/>
          </w:tcPr>
          <w:p w14:paraId="705E487D" w14:textId="77777777" w:rsidR="00BC0CFB" w:rsidRDefault="00BC0CFB" w:rsidP="00BC0CFB">
            <w:pPr>
              <w:jc w:val="center"/>
              <w:rPr>
                <w:rFonts w:eastAsiaTheme="minorEastAsia"/>
              </w:rPr>
            </w:pPr>
            <w:r>
              <w:rPr>
                <w:rFonts w:eastAsiaTheme="minorEastAsia"/>
              </w:rPr>
              <w:t>0.1</w:t>
            </w:r>
          </w:p>
        </w:tc>
        <w:tc>
          <w:tcPr>
            <w:tcW w:w="3897" w:type="dxa"/>
            <w:tcBorders>
              <w:top w:val="single" w:sz="4" w:space="0" w:color="auto"/>
              <w:bottom w:val="nil"/>
            </w:tcBorders>
            <w:vAlign w:val="center"/>
          </w:tcPr>
          <w:p w14:paraId="6C0FDA8B" w14:textId="77777777" w:rsidR="00BC0CFB"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697F5D11" w14:textId="77777777" w:rsidTr="009E3840">
        <w:tc>
          <w:tcPr>
            <w:tcW w:w="1634" w:type="dxa"/>
            <w:tcBorders>
              <w:top w:val="nil"/>
            </w:tcBorders>
            <w:vAlign w:val="center"/>
          </w:tcPr>
          <w:p w14:paraId="2D39DF31" w14:textId="77777777" w:rsidR="00BC0CFB" w:rsidRDefault="00565A75"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861" w:type="dxa"/>
            <w:tcBorders>
              <w:top w:val="nil"/>
            </w:tcBorders>
            <w:vAlign w:val="center"/>
          </w:tcPr>
          <w:p w14:paraId="203420C9" w14:textId="77777777" w:rsidR="00BC0CFB" w:rsidRDefault="00BC0CFB" w:rsidP="00BC0CFB">
            <w:pPr>
              <w:jc w:val="center"/>
              <w:rPr>
                <w:rFonts w:eastAsiaTheme="minorEastAsia"/>
              </w:rPr>
            </w:pPr>
            <w:r>
              <w:rPr>
                <w:rFonts w:eastAsiaTheme="minorEastAsia"/>
              </w:rPr>
              <w:t>Survival – Young</w:t>
            </w:r>
          </w:p>
        </w:tc>
        <w:tc>
          <w:tcPr>
            <w:tcW w:w="1076" w:type="dxa"/>
            <w:tcBorders>
              <w:top w:val="nil"/>
            </w:tcBorders>
            <w:vAlign w:val="center"/>
          </w:tcPr>
          <w:p w14:paraId="0ADA8B86" w14:textId="77777777" w:rsidR="00BC0CFB" w:rsidRDefault="00BC0CFB" w:rsidP="00BC0CFB">
            <w:pPr>
              <w:jc w:val="center"/>
              <w:rPr>
                <w:rFonts w:eastAsiaTheme="minorEastAsia"/>
              </w:rPr>
            </w:pPr>
            <w:r>
              <w:rPr>
                <w:rFonts w:eastAsiaTheme="minorEastAsia"/>
              </w:rPr>
              <w:t>0.3</w:t>
            </w:r>
          </w:p>
        </w:tc>
        <w:tc>
          <w:tcPr>
            <w:tcW w:w="3897" w:type="dxa"/>
            <w:tcBorders>
              <w:top w:val="nil"/>
            </w:tcBorders>
            <w:vAlign w:val="center"/>
          </w:tcPr>
          <w:p w14:paraId="7D27589C" w14:textId="77777777" w:rsidR="00BC0CFB" w:rsidRPr="00436159"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32C81662" w14:textId="77777777" w:rsidTr="009E3840">
        <w:tc>
          <w:tcPr>
            <w:tcW w:w="1634" w:type="dxa"/>
            <w:vAlign w:val="center"/>
          </w:tcPr>
          <w:p w14:paraId="562253E1" w14:textId="77777777" w:rsidR="00BC0CFB" w:rsidRDefault="00565A75"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861" w:type="dxa"/>
            <w:vAlign w:val="center"/>
          </w:tcPr>
          <w:p w14:paraId="7DF8BE7E" w14:textId="77777777" w:rsidR="00BC0CFB" w:rsidRDefault="00BC0CFB" w:rsidP="00BC0CFB">
            <w:pPr>
              <w:jc w:val="center"/>
              <w:rPr>
                <w:rFonts w:eastAsiaTheme="minorEastAsia"/>
              </w:rPr>
            </w:pPr>
            <w:r>
              <w:rPr>
                <w:rFonts w:eastAsiaTheme="minorEastAsia"/>
              </w:rPr>
              <w:t>Survival – Juvenile</w:t>
            </w:r>
          </w:p>
        </w:tc>
        <w:tc>
          <w:tcPr>
            <w:tcW w:w="1076" w:type="dxa"/>
            <w:vAlign w:val="center"/>
          </w:tcPr>
          <w:p w14:paraId="4AB0ED38" w14:textId="77777777" w:rsidR="00BC0CFB" w:rsidRDefault="00BC0CFB" w:rsidP="00BC0CFB">
            <w:pPr>
              <w:jc w:val="center"/>
              <w:rPr>
                <w:rFonts w:eastAsiaTheme="minorEastAsia"/>
              </w:rPr>
            </w:pPr>
            <w:r>
              <w:rPr>
                <w:rFonts w:eastAsiaTheme="minorEastAsia"/>
              </w:rPr>
              <w:t>0.9</w:t>
            </w:r>
          </w:p>
        </w:tc>
        <w:tc>
          <w:tcPr>
            <w:tcW w:w="3897" w:type="dxa"/>
            <w:vAlign w:val="center"/>
          </w:tcPr>
          <w:p w14:paraId="00896A85" w14:textId="77777777" w:rsidR="00BC0CFB" w:rsidRDefault="00BC0CFB" w:rsidP="00BC0CFB">
            <w:pPr>
              <w:jc w:val="center"/>
              <w:rPr>
                <w:rFonts w:eastAsiaTheme="minorEastAsia"/>
              </w:rPr>
            </w:pPr>
            <w:r>
              <w:rPr>
                <w:rFonts w:eastAsiaTheme="minorEastAsia"/>
              </w:rPr>
              <w:t>Expert opinion</w:t>
            </w:r>
          </w:p>
        </w:tc>
      </w:tr>
      <w:tr w:rsidR="00BC0CFB" w14:paraId="1D8645DE" w14:textId="77777777" w:rsidTr="009E3840">
        <w:tc>
          <w:tcPr>
            <w:tcW w:w="1634" w:type="dxa"/>
            <w:vAlign w:val="center"/>
          </w:tcPr>
          <w:p w14:paraId="410F6B92" w14:textId="77777777" w:rsidR="00BC0CFB" w:rsidRDefault="00565A75"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861" w:type="dxa"/>
            <w:vAlign w:val="center"/>
          </w:tcPr>
          <w:p w14:paraId="079E8756" w14:textId="77777777" w:rsidR="00BC0CFB" w:rsidRDefault="00BC0CFB" w:rsidP="00BC0CFB">
            <w:pPr>
              <w:jc w:val="center"/>
              <w:rPr>
                <w:rFonts w:eastAsiaTheme="minorEastAsia"/>
              </w:rPr>
            </w:pPr>
            <w:r>
              <w:rPr>
                <w:rFonts w:eastAsiaTheme="minorEastAsia"/>
              </w:rPr>
              <w:t>Survival – Subadult</w:t>
            </w:r>
          </w:p>
        </w:tc>
        <w:tc>
          <w:tcPr>
            <w:tcW w:w="1076" w:type="dxa"/>
            <w:vAlign w:val="center"/>
          </w:tcPr>
          <w:p w14:paraId="67BAAE61" w14:textId="77777777" w:rsidR="00BC0CFB" w:rsidRDefault="00BC0CFB" w:rsidP="00BC0CFB">
            <w:pPr>
              <w:jc w:val="center"/>
              <w:rPr>
                <w:rFonts w:eastAsiaTheme="minorEastAsia"/>
              </w:rPr>
            </w:pPr>
            <w:r>
              <w:rPr>
                <w:rFonts w:eastAsiaTheme="minorEastAsia"/>
              </w:rPr>
              <w:t>0.72</w:t>
            </w:r>
          </w:p>
        </w:tc>
        <w:tc>
          <w:tcPr>
            <w:tcW w:w="3897" w:type="dxa"/>
            <w:vAlign w:val="center"/>
          </w:tcPr>
          <w:p w14:paraId="7FC0ABA8" w14:textId="77777777" w:rsidR="00BC0CFB" w:rsidRDefault="00BC0CFB" w:rsidP="00BC0CFB">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BC0CFB" w14:paraId="62C2103E" w14:textId="77777777" w:rsidTr="009E3840">
        <w:tc>
          <w:tcPr>
            <w:tcW w:w="1634" w:type="dxa"/>
            <w:vAlign w:val="center"/>
          </w:tcPr>
          <w:p w14:paraId="4333169D" w14:textId="77777777" w:rsidR="00BC0CFB" w:rsidRDefault="00565A75"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861" w:type="dxa"/>
            <w:vAlign w:val="center"/>
          </w:tcPr>
          <w:p w14:paraId="19F74B05" w14:textId="77777777" w:rsidR="00BC0CFB" w:rsidRDefault="00BC0CFB" w:rsidP="00BC0CFB">
            <w:pPr>
              <w:jc w:val="center"/>
              <w:rPr>
                <w:rFonts w:eastAsiaTheme="minorEastAsia"/>
              </w:rPr>
            </w:pPr>
            <w:r>
              <w:rPr>
                <w:rFonts w:eastAsiaTheme="minorEastAsia"/>
              </w:rPr>
              <w:t>Survival – Adult</w:t>
            </w:r>
          </w:p>
        </w:tc>
        <w:tc>
          <w:tcPr>
            <w:tcW w:w="1076" w:type="dxa"/>
            <w:vAlign w:val="center"/>
          </w:tcPr>
          <w:p w14:paraId="3F05CB52" w14:textId="77777777" w:rsidR="00BC0CFB" w:rsidRDefault="00BC0CFB" w:rsidP="00BC0CFB">
            <w:pPr>
              <w:jc w:val="center"/>
              <w:rPr>
                <w:rFonts w:eastAsiaTheme="minorEastAsia"/>
              </w:rPr>
            </w:pPr>
            <w:r>
              <w:rPr>
                <w:rFonts w:eastAsiaTheme="minorEastAsia"/>
              </w:rPr>
              <w:t>0.9</w:t>
            </w:r>
          </w:p>
        </w:tc>
        <w:tc>
          <w:tcPr>
            <w:tcW w:w="3897" w:type="dxa"/>
            <w:vAlign w:val="center"/>
          </w:tcPr>
          <w:p w14:paraId="5C55CDB9" w14:textId="77777777" w:rsidR="00BC0CFB" w:rsidRPr="00436159" w:rsidRDefault="00BC0CFB" w:rsidP="00BC0CFB">
            <w:pPr>
              <w:jc w:val="center"/>
              <w:rPr>
                <w:rFonts w:eastAsiaTheme="minorEastAsia"/>
              </w:rPr>
            </w:pPr>
            <w:r>
              <w:rPr>
                <w:rFonts w:eastAsiaTheme="minorEastAsia"/>
              </w:rPr>
              <w:t>Expert opinion and estimates from radio-tracked translocated snakes</w:t>
            </w:r>
            <w:r>
              <w:rPr>
                <w:rFonts w:eastAsiaTheme="minorEastAsia"/>
                <w:vertAlign w:val="superscript"/>
              </w:rPr>
              <w:t>c</w:t>
            </w:r>
          </w:p>
        </w:tc>
      </w:tr>
      <w:tr w:rsidR="00BC0CFB" w14:paraId="5E608EE0" w14:textId="77777777" w:rsidTr="009E3840">
        <w:tc>
          <w:tcPr>
            <w:tcW w:w="1634" w:type="dxa"/>
            <w:vAlign w:val="center"/>
          </w:tcPr>
          <w:p w14:paraId="49F5F2CA" w14:textId="77777777" w:rsidR="00BC0CFB" w:rsidRDefault="00565A75"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861" w:type="dxa"/>
            <w:vAlign w:val="center"/>
          </w:tcPr>
          <w:p w14:paraId="7B70082B" w14:textId="77777777" w:rsidR="00BC0CFB" w:rsidRDefault="00BC0CFB" w:rsidP="00BC0CFB">
            <w:pPr>
              <w:jc w:val="center"/>
              <w:rPr>
                <w:rFonts w:eastAsiaTheme="minorEastAsia"/>
              </w:rPr>
            </w:pPr>
            <w:r>
              <w:rPr>
                <w:rFonts w:eastAsiaTheme="minorEastAsia"/>
              </w:rPr>
              <w:t>Growth – Young to Juvenile</w:t>
            </w:r>
          </w:p>
        </w:tc>
        <w:tc>
          <w:tcPr>
            <w:tcW w:w="1076" w:type="dxa"/>
            <w:vAlign w:val="center"/>
          </w:tcPr>
          <w:p w14:paraId="13F66331" w14:textId="77777777" w:rsidR="00BC0CFB" w:rsidRDefault="00BC0CFB" w:rsidP="00BC0CFB">
            <w:pPr>
              <w:jc w:val="center"/>
              <w:rPr>
                <w:rFonts w:eastAsiaTheme="minorEastAsia"/>
              </w:rPr>
            </w:pPr>
            <w:r>
              <w:rPr>
                <w:rFonts w:eastAsiaTheme="minorEastAsia"/>
              </w:rPr>
              <w:t>0.67</w:t>
            </w:r>
          </w:p>
        </w:tc>
        <w:tc>
          <w:tcPr>
            <w:tcW w:w="3897" w:type="dxa"/>
            <w:vAlign w:val="center"/>
          </w:tcPr>
          <w:p w14:paraId="6E481528" w14:textId="77777777" w:rsidR="00BC0CFB" w:rsidRDefault="00BC0CFB" w:rsidP="00BC0CFB">
            <w:pPr>
              <w:jc w:val="center"/>
              <w:rPr>
                <w:rFonts w:eastAsiaTheme="minorEastAsia"/>
              </w:rPr>
            </w:pPr>
            <w:r>
              <w:rPr>
                <w:rFonts w:eastAsiaTheme="minorEastAsia"/>
              </w:rPr>
              <w:t>Expert opinion – approximately 2/3 of the young of the year grow enough to become juveniles in the next year.</w:t>
            </w:r>
          </w:p>
        </w:tc>
      </w:tr>
      <w:tr w:rsidR="00BC0CFB" w14:paraId="6B46C6D7" w14:textId="77777777" w:rsidTr="009E3840">
        <w:tc>
          <w:tcPr>
            <w:tcW w:w="1634" w:type="dxa"/>
            <w:vAlign w:val="center"/>
          </w:tcPr>
          <w:p w14:paraId="3955FE38" w14:textId="77777777" w:rsidR="00BC0CFB" w:rsidRDefault="00565A75"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861" w:type="dxa"/>
            <w:vAlign w:val="center"/>
          </w:tcPr>
          <w:p w14:paraId="330671D4" w14:textId="77777777" w:rsidR="00BC0CFB" w:rsidRDefault="00BC0CFB" w:rsidP="00BC0CFB">
            <w:pPr>
              <w:jc w:val="center"/>
              <w:rPr>
                <w:rFonts w:eastAsiaTheme="minorEastAsia"/>
              </w:rPr>
            </w:pPr>
            <w:r>
              <w:rPr>
                <w:rFonts w:eastAsiaTheme="minorEastAsia"/>
              </w:rPr>
              <w:t>Growth – Juvenile to Subadult</w:t>
            </w:r>
          </w:p>
        </w:tc>
        <w:tc>
          <w:tcPr>
            <w:tcW w:w="1076" w:type="dxa"/>
            <w:vAlign w:val="center"/>
          </w:tcPr>
          <w:p w14:paraId="1949906F" w14:textId="77777777" w:rsidR="00BC0CFB" w:rsidRDefault="00BC0CFB" w:rsidP="00BC0CFB">
            <w:pPr>
              <w:jc w:val="center"/>
              <w:rPr>
                <w:rFonts w:eastAsiaTheme="minorEastAsia"/>
              </w:rPr>
            </w:pPr>
            <w:r>
              <w:rPr>
                <w:rFonts w:eastAsiaTheme="minorEastAsia"/>
              </w:rPr>
              <w:t>0.5</w:t>
            </w:r>
          </w:p>
        </w:tc>
        <w:tc>
          <w:tcPr>
            <w:tcW w:w="3897" w:type="dxa"/>
            <w:vAlign w:val="center"/>
          </w:tcPr>
          <w:p w14:paraId="3636B191" w14:textId="77777777" w:rsidR="00BC0CFB" w:rsidRDefault="00BC0CFB" w:rsidP="00BC0CFB">
            <w:pPr>
              <w:jc w:val="center"/>
              <w:rPr>
                <w:rFonts w:eastAsiaTheme="minorEastAsia"/>
              </w:rPr>
            </w:pPr>
            <w:r>
              <w:rPr>
                <w:rFonts w:eastAsiaTheme="minorEastAsia"/>
              </w:rPr>
              <w:t>Expert opinion – juvenile stage typically lasts two years</w:t>
            </w:r>
          </w:p>
        </w:tc>
      </w:tr>
      <w:tr w:rsidR="00BC0CFB" w14:paraId="5FB341EB" w14:textId="77777777" w:rsidTr="009E3840">
        <w:tc>
          <w:tcPr>
            <w:tcW w:w="1634" w:type="dxa"/>
            <w:vAlign w:val="center"/>
          </w:tcPr>
          <w:p w14:paraId="154704AB" w14:textId="77777777" w:rsidR="00BC0CFB" w:rsidRDefault="00565A75"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861" w:type="dxa"/>
            <w:vAlign w:val="center"/>
          </w:tcPr>
          <w:p w14:paraId="608AD096" w14:textId="77777777" w:rsidR="00BC0CFB" w:rsidRDefault="00BC0CFB" w:rsidP="00BC0CFB">
            <w:pPr>
              <w:jc w:val="center"/>
              <w:rPr>
                <w:rFonts w:eastAsiaTheme="minorEastAsia"/>
              </w:rPr>
            </w:pPr>
            <w:r>
              <w:rPr>
                <w:rFonts w:eastAsiaTheme="minorEastAsia"/>
              </w:rPr>
              <w:t>Growth – Subadult to Adult</w:t>
            </w:r>
          </w:p>
        </w:tc>
        <w:tc>
          <w:tcPr>
            <w:tcW w:w="1076" w:type="dxa"/>
            <w:vAlign w:val="center"/>
          </w:tcPr>
          <w:p w14:paraId="4870FABC" w14:textId="77777777" w:rsidR="00BC0CFB" w:rsidRDefault="00BC0CFB" w:rsidP="00BC0CFB">
            <w:pPr>
              <w:jc w:val="center"/>
              <w:rPr>
                <w:rFonts w:eastAsiaTheme="minorEastAsia"/>
              </w:rPr>
            </w:pPr>
            <w:r>
              <w:rPr>
                <w:rFonts w:eastAsiaTheme="minorEastAsia"/>
              </w:rPr>
              <w:t>0.25</w:t>
            </w:r>
          </w:p>
        </w:tc>
        <w:tc>
          <w:tcPr>
            <w:tcW w:w="3897" w:type="dxa"/>
            <w:vAlign w:val="center"/>
          </w:tcPr>
          <w:p w14:paraId="314FDBE2" w14:textId="77777777" w:rsidR="00BC0CFB" w:rsidRDefault="00BC0CFB" w:rsidP="00BC0CFB">
            <w:pPr>
              <w:jc w:val="center"/>
              <w:rPr>
                <w:rFonts w:eastAsiaTheme="minorEastAsia"/>
              </w:rPr>
            </w:pPr>
            <w:r>
              <w:rPr>
                <w:rFonts w:eastAsiaTheme="minorEastAsia"/>
              </w:rPr>
              <w:t>Expert opinion – subadult stage typically lasts four years</w:t>
            </w:r>
          </w:p>
        </w:tc>
      </w:tr>
      <w:tr w:rsidR="00BC0CFB" w14:paraId="7104EF2A" w14:textId="77777777" w:rsidTr="009E3840">
        <w:tc>
          <w:tcPr>
            <w:tcW w:w="1634" w:type="dxa"/>
            <w:vAlign w:val="center"/>
          </w:tcPr>
          <w:p w14:paraId="7AF4C5E2" w14:textId="77777777" w:rsidR="00BC0CFB" w:rsidRDefault="00565A75"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861" w:type="dxa"/>
            <w:vAlign w:val="center"/>
          </w:tcPr>
          <w:p w14:paraId="1B58766D" w14:textId="77777777" w:rsidR="00BC0CFB" w:rsidRDefault="00BC0CFB" w:rsidP="00BC0CFB">
            <w:pPr>
              <w:jc w:val="center"/>
              <w:rPr>
                <w:rFonts w:eastAsiaTheme="minorEastAsia"/>
              </w:rPr>
            </w:pPr>
            <w:r>
              <w:rPr>
                <w:rFonts w:eastAsiaTheme="minorEastAsia"/>
              </w:rPr>
              <w:t>Fecundity – Adult</w:t>
            </w:r>
          </w:p>
        </w:tc>
        <w:tc>
          <w:tcPr>
            <w:tcW w:w="1076" w:type="dxa"/>
            <w:vAlign w:val="center"/>
          </w:tcPr>
          <w:p w14:paraId="2BC3E8E0" w14:textId="77777777" w:rsidR="00BC0CFB" w:rsidRDefault="00BC0CFB" w:rsidP="00BC0CFB">
            <w:pPr>
              <w:jc w:val="center"/>
              <w:rPr>
                <w:rFonts w:eastAsiaTheme="minorEastAsia"/>
              </w:rPr>
            </w:pPr>
            <w:r>
              <w:rPr>
                <w:rFonts w:eastAsiaTheme="minorEastAsia"/>
              </w:rPr>
              <w:t>4.5</w:t>
            </w:r>
          </w:p>
        </w:tc>
        <w:tc>
          <w:tcPr>
            <w:tcW w:w="3897" w:type="dxa"/>
            <w:vAlign w:val="center"/>
          </w:tcPr>
          <w:p w14:paraId="15C99279" w14:textId="77777777" w:rsidR="00BC0CFB" w:rsidRPr="005F08A1" w:rsidRDefault="00BC0CFB" w:rsidP="00BC0CFB">
            <w:pPr>
              <w:jc w:val="center"/>
              <w:rPr>
                <w:rFonts w:eastAsiaTheme="minorEastAsia"/>
              </w:rPr>
            </w:pPr>
            <w:r>
              <w:rPr>
                <w:rFonts w:eastAsiaTheme="minorEastAsia"/>
              </w:rPr>
              <w:t>Average clutch size is 18 (range = 12-32)</w:t>
            </w:r>
            <w:r w:rsidRPr="00436159">
              <w:rPr>
                <w:rFonts w:eastAsiaTheme="minorEastAsia"/>
                <w:vertAlign w:val="superscript"/>
              </w:rPr>
              <w:t>b,c</w:t>
            </w:r>
            <w:r>
              <w:rPr>
                <w:rFonts w:eastAsiaTheme="minorEastAsia"/>
              </w:rPr>
              <w:t xml:space="preserve"> This clutch size is multiplied by 0.5 because only females produce young (assumes a 50:50 sex ratio) and multiplied by 0.5 again because females reproduce biennially</w:t>
            </w:r>
            <w:r>
              <w:rPr>
                <w:rFonts w:eastAsiaTheme="minorEastAsia"/>
                <w:vertAlign w:val="superscript"/>
              </w:rPr>
              <w:t>d</w:t>
            </w:r>
          </w:p>
        </w:tc>
      </w:tr>
      <w:tr w:rsidR="00BC0CFB" w14:paraId="03494396" w14:textId="77777777" w:rsidTr="009E3840">
        <w:tc>
          <w:tcPr>
            <w:tcW w:w="1634" w:type="dxa"/>
            <w:vAlign w:val="center"/>
          </w:tcPr>
          <w:p w14:paraId="65581BD6" w14:textId="77777777" w:rsidR="00BC0CFB" w:rsidRDefault="00565A75"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861" w:type="dxa"/>
            <w:vAlign w:val="center"/>
          </w:tcPr>
          <w:p w14:paraId="0030CB12" w14:textId="77777777" w:rsidR="00BC0CFB" w:rsidRDefault="00BC0CFB" w:rsidP="00BC0CFB">
            <w:pPr>
              <w:jc w:val="center"/>
              <w:rPr>
                <w:rFonts w:eastAsiaTheme="minorEastAsia"/>
              </w:rPr>
            </w:pPr>
            <w:r>
              <w:rPr>
                <w:rFonts w:eastAsiaTheme="minorEastAsia"/>
              </w:rPr>
              <w:t>Fecundity – Subadult</w:t>
            </w:r>
          </w:p>
        </w:tc>
        <w:tc>
          <w:tcPr>
            <w:tcW w:w="1076" w:type="dxa"/>
            <w:vAlign w:val="center"/>
          </w:tcPr>
          <w:p w14:paraId="6AEB1B59" w14:textId="77777777" w:rsidR="00BC0CFB" w:rsidRDefault="00BC0CFB" w:rsidP="00BC0CFB">
            <w:pPr>
              <w:jc w:val="center"/>
              <w:rPr>
                <w:rFonts w:eastAsiaTheme="minorEastAsia"/>
              </w:rPr>
            </w:pPr>
            <w:r>
              <w:rPr>
                <w:rFonts w:eastAsiaTheme="minorEastAsia"/>
              </w:rPr>
              <w:t>2</w:t>
            </w:r>
          </w:p>
        </w:tc>
        <w:tc>
          <w:tcPr>
            <w:tcW w:w="3897" w:type="dxa"/>
            <w:vAlign w:val="center"/>
          </w:tcPr>
          <w:p w14:paraId="58850CCF" w14:textId="77777777" w:rsidR="00BC0CFB" w:rsidRDefault="00BC0CFB" w:rsidP="00BC0CFB">
            <w:pPr>
              <w:jc w:val="center"/>
              <w:rPr>
                <w:rFonts w:eastAsiaTheme="minorEastAsia"/>
              </w:rPr>
            </w:pPr>
            <w:r>
              <w:rPr>
                <w:rFonts w:eastAsiaTheme="minorEastAsia"/>
              </w:rPr>
              <w:t>Expert opinion – some larger subadults may breed, but with a lower breeding probability</w:t>
            </w:r>
          </w:p>
        </w:tc>
      </w:tr>
    </w:tbl>
    <w:p w14:paraId="2CB27190" w14:textId="77777777" w:rsidR="00BC0CFB" w:rsidRPr="00436159" w:rsidRDefault="00BC0CFB" w:rsidP="00BC0CFB">
      <w:pPr>
        <w:spacing w:after="0" w:line="240" w:lineRule="auto"/>
        <w:rPr>
          <w:rFonts w:eastAsiaTheme="minorEastAsia"/>
        </w:rPr>
      </w:pPr>
      <w:r>
        <w:rPr>
          <w:rFonts w:eastAsiaTheme="minorEastAsia"/>
          <w:vertAlign w:val="superscript"/>
        </w:rPr>
        <w:t>a</w:t>
      </w:r>
      <w:r>
        <w:rPr>
          <w:rFonts w:eastAsiaTheme="minorEastAsia"/>
        </w:rPr>
        <w:t>P. Tolson pers. comm.</w:t>
      </w:r>
    </w:p>
    <w:p w14:paraId="54BB7143" w14:textId="77777777" w:rsidR="00BC0CFB" w:rsidRDefault="00BC0CFB" w:rsidP="00BC0CFB">
      <w:pPr>
        <w:spacing w:after="0" w:line="240" w:lineRule="auto"/>
        <w:rPr>
          <w:rFonts w:eastAsiaTheme="minorEastAsia"/>
        </w:rPr>
      </w:pPr>
      <w:r>
        <w:rPr>
          <w:rFonts w:eastAsiaTheme="minorEastAsia"/>
          <w:vertAlign w:val="superscript"/>
        </w:rPr>
        <w:t>b</w:t>
      </w:r>
      <w:r>
        <w:rPr>
          <w:rFonts w:eastAsiaTheme="minorEastAsia"/>
        </w:rPr>
        <w:fldChar w:fldCharType="begin" w:fldLock="1"/>
      </w:r>
      <w:r>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Pr>
          <w:rFonts w:eastAsiaTheme="minorEastAsia"/>
        </w:rPr>
        <w:fldChar w:fldCharType="separate"/>
      </w:r>
      <w:r w:rsidRPr="004641A5">
        <w:rPr>
          <w:rFonts w:eastAsiaTheme="minorEastAsia"/>
          <w:noProof/>
        </w:rPr>
        <w:t>Tolson 1992</w:t>
      </w:r>
      <w:r>
        <w:rPr>
          <w:rFonts w:eastAsiaTheme="minorEastAsia"/>
        </w:rPr>
        <w:fldChar w:fldCharType="end"/>
      </w:r>
    </w:p>
    <w:p w14:paraId="35F500EA" w14:textId="77777777" w:rsidR="00BC0CFB" w:rsidRDefault="00BC0CFB" w:rsidP="00BC0CFB">
      <w:pPr>
        <w:spacing w:after="0" w:line="240" w:lineRule="auto"/>
        <w:rPr>
          <w:rFonts w:eastAsiaTheme="minorEastAsia"/>
        </w:rPr>
      </w:pPr>
      <w:r>
        <w:rPr>
          <w:rFonts w:eastAsiaTheme="minorEastAsia"/>
          <w:vertAlign w:val="superscript"/>
        </w:rPr>
        <w:t>c</w:t>
      </w:r>
      <w:r>
        <w:rPr>
          <w:rFonts w:eastAsiaTheme="minorEastAsia"/>
          <w:vertAlign w:val="superscript"/>
        </w:rPr>
        <w:fldChar w:fldCharType="begin" w:fldLock="1"/>
      </w:r>
      <w:r>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Pr>
          <w:rFonts w:eastAsiaTheme="minorEastAsia"/>
          <w:vertAlign w:val="superscript"/>
        </w:rPr>
        <w:fldChar w:fldCharType="separate"/>
      </w:r>
      <w:r w:rsidRPr="004641A5">
        <w:rPr>
          <w:rFonts w:eastAsiaTheme="minorEastAsia"/>
          <w:noProof/>
        </w:rPr>
        <w:t>Puente</w:t>
      </w:r>
      <w:r>
        <w:rPr>
          <w:rFonts w:eastAsiaTheme="minorEastAsia"/>
          <w:noProof/>
        </w:rPr>
        <w:t>-</w:t>
      </w:r>
      <w:r w:rsidRPr="004641A5">
        <w:rPr>
          <w:rFonts w:eastAsiaTheme="minorEastAsia"/>
          <w:noProof/>
        </w:rPr>
        <w:t>Rolon 2012</w:t>
      </w:r>
      <w:r>
        <w:rPr>
          <w:rFonts w:eastAsiaTheme="minorEastAsia"/>
          <w:vertAlign w:val="superscript"/>
        </w:rPr>
        <w:fldChar w:fldCharType="end"/>
      </w:r>
    </w:p>
    <w:p w14:paraId="1330E83A" w14:textId="18D4A04D" w:rsidR="00BC0CFB" w:rsidRPr="009002A2" w:rsidRDefault="00BC0CFB" w:rsidP="00BC0CFB">
      <w:pPr>
        <w:spacing w:after="0" w:line="240" w:lineRule="auto"/>
        <w:rPr>
          <w:rFonts w:eastAsiaTheme="minorEastAsia"/>
        </w:rPr>
      </w:pPr>
      <w:r>
        <w:rPr>
          <w:rFonts w:eastAsiaTheme="minorEastAsia"/>
          <w:vertAlign w:val="superscript"/>
        </w:rPr>
        <w:t>d</w:t>
      </w:r>
      <w:r>
        <w:rPr>
          <w:rFonts w:eastAsiaTheme="minorEastAsia"/>
          <w:vertAlign w:val="superscript"/>
        </w:rPr>
        <w:fldChar w:fldCharType="begin" w:fldLock="1"/>
      </w:r>
      <w:r>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Pr>
          <w:rFonts w:eastAsiaTheme="minorEastAsia"/>
          <w:vertAlign w:val="superscript"/>
        </w:rPr>
        <w:fldChar w:fldCharType="separate"/>
      </w:r>
      <w:r w:rsidRPr="009002A2">
        <w:rPr>
          <w:rFonts w:eastAsiaTheme="minorEastAsia"/>
          <w:noProof/>
        </w:rPr>
        <w:t>Huff 1978</w:t>
      </w:r>
      <w:r>
        <w:rPr>
          <w:rFonts w:eastAsiaTheme="minorEastAsia"/>
          <w:vertAlign w:val="superscript"/>
        </w:rPr>
        <w:fldChar w:fldCharType="end"/>
      </w:r>
    </w:p>
    <w:p w14:paraId="5649BD07" w14:textId="77777777" w:rsidR="00BC0CFB" w:rsidRDefault="00BC0CFB" w:rsidP="00BC0CFB">
      <w:pPr>
        <w:spacing w:after="0" w:line="480" w:lineRule="auto"/>
        <w:rPr>
          <w:rFonts w:eastAsiaTheme="minorEastAsia"/>
        </w:rPr>
      </w:pPr>
    </w:p>
    <w:p w14:paraId="5CB9AF94" w14:textId="2FA5549F" w:rsidR="00BC0CFB" w:rsidRDefault="00BC0CFB" w:rsidP="006D6A6C">
      <w:pPr>
        <w:spacing w:line="480" w:lineRule="auto"/>
      </w:pPr>
    </w:p>
    <w:p w14:paraId="7E8B63B3" w14:textId="77777777" w:rsidR="00FF62D9" w:rsidRDefault="00FF62D9" w:rsidP="00FF62D9">
      <w:pPr>
        <w:spacing w:after="0" w:line="480" w:lineRule="auto"/>
        <w:ind w:firstLine="720"/>
        <w:rPr>
          <w:b/>
          <w:bCs/>
        </w:rPr>
      </w:pPr>
    </w:p>
    <w:p w14:paraId="447CB45A" w14:textId="77777777" w:rsidR="00FF62D9" w:rsidRDefault="00FF62D9" w:rsidP="00FF62D9">
      <w:pPr>
        <w:spacing w:after="0" w:line="480" w:lineRule="auto"/>
        <w:ind w:firstLine="720"/>
        <w:rPr>
          <w:b/>
          <w:bCs/>
        </w:rPr>
      </w:pPr>
    </w:p>
    <w:p w14:paraId="7F1FB0F1" w14:textId="576FBB4B" w:rsidR="00FF62D9" w:rsidRDefault="00FF62D9" w:rsidP="00FF62D9">
      <w:pPr>
        <w:spacing w:after="0" w:line="240" w:lineRule="auto"/>
        <w:rPr>
          <w:rFonts w:cstheme="minorHAnsi"/>
        </w:rPr>
      </w:pPr>
      <w:r>
        <w:rPr>
          <w:b/>
          <w:bCs/>
        </w:rPr>
        <w:lastRenderedPageBreak/>
        <w:t>Table 2.</w:t>
      </w:r>
      <w:r>
        <w:t xml:space="preserve"> The probabilities of quasi-extinction, population growth, and population decrease for each scenario. We evaluated quasi-extinction probability at four thresholds due to our uncertainties about how that threshold should be determined. The probability of population growth and decline are the proportion of replicates in which the average population growth rate (</w:t>
      </w:r>
      <w:r>
        <w:rPr>
          <w:rFonts w:cstheme="minorHAnsi"/>
        </w:rPr>
        <w:t>λ</w:t>
      </w:r>
      <w:r>
        <w:t>) was greater than 1 or less than 1, respectively.</w:t>
      </w:r>
      <w:r w:rsidRPr="002F2ADF">
        <w:rPr>
          <w:rFonts w:cstheme="minorHAnsi"/>
        </w:rPr>
        <w:t xml:space="preserve"> </w:t>
      </w:r>
      <w:r w:rsidRPr="00382BB7">
        <w:rPr>
          <w:rFonts w:cstheme="minorHAnsi"/>
        </w:rPr>
        <w:t>Average population growth rate and percent change in population size are presented as the median and 95% quantiles among all replicates.</w:t>
      </w:r>
    </w:p>
    <w:p w14:paraId="747122A1" w14:textId="77777777" w:rsidR="009E3840" w:rsidRDefault="009E3840" w:rsidP="00FF62D9">
      <w:pPr>
        <w:spacing w:after="0" w:line="240" w:lineRule="auto"/>
      </w:pPr>
    </w:p>
    <w:tbl>
      <w:tblPr>
        <w:tblStyle w:val="TableGrid2"/>
        <w:tblW w:w="9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FF62D9" w:rsidRPr="00382BB7" w14:paraId="5731A8AB" w14:textId="77777777" w:rsidTr="00FF62D9">
        <w:trPr>
          <w:trHeight w:val="783"/>
        </w:trPr>
        <w:tc>
          <w:tcPr>
            <w:tcW w:w="900" w:type="dxa"/>
            <w:vMerge w:val="restart"/>
            <w:tcBorders>
              <w:top w:val="single" w:sz="4" w:space="0" w:color="auto"/>
            </w:tcBorders>
            <w:vAlign w:val="center"/>
          </w:tcPr>
          <w:p w14:paraId="7DD3FBFE"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48773596"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204F8E2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r>
              <w:rPr>
                <w:rFonts w:asciiTheme="minorHAnsi" w:hAnsiTheme="minorHAnsi" w:cstheme="minorHAnsi"/>
                <w:sz w:val="22"/>
                <w:szCs w:val="22"/>
              </w:rPr>
              <w:t xml:space="preserve"> (λ ≥ 1)</w:t>
            </w:r>
          </w:p>
        </w:tc>
        <w:tc>
          <w:tcPr>
            <w:tcW w:w="1620" w:type="dxa"/>
            <w:vMerge w:val="restart"/>
            <w:tcBorders>
              <w:top w:val="single" w:sz="4" w:space="0" w:color="auto"/>
            </w:tcBorders>
            <w:vAlign w:val="center"/>
          </w:tcPr>
          <w:p w14:paraId="270CBBF8"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E93D81C"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decline</w:t>
            </w:r>
            <w:r>
              <w:rPr>
                <w:rFonts w:asciiTheme="minorHAnsi" w:hAnsiTheme="minorHAnsi" w:cstheme="minorHAnsi"/>
                <w:sz w:val="22"/>
                <w:szCs w:val="22"/>
              </w:rPr>
              <w:t xml:space="preserve"> (λ &lt; 1) </w:t>
            </w:r>
          </w:p>
        </w:tc>
        <w:tc>
          <w:tcPr>
            <w:tcW w:w="1620" w:type="dxa"/>
            <w:vMerge w:val="restart"/>
            <w:tcBorders>
              <w:top w:val="single" w:sz="4" w:space="0" w:color="auto"/>
            </w:tcBorders>
            <w:vAlign w:val="center"/>
          </w:tcPr>
          <w:p w14:paraId="78D67ACB" w14:textId="77777777" w:rsidR="00FF62D9" w:rsidRPr="00382BB7" w:rsidRDefault="00FF62D9" w:rsidP="002D1307">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FF62D9" w:rsidRPr="00382BB7" w14:paraId="58B3BB63" w14:textId="77777777" w:rsidTr="00FF62D9">
        <w:trPr>
          <w:trHeight w:val="270"/>
        </w:trPr>
        <w:tc>
          <w:tcPr>
            <w:tcW w:w="900" w:type="dxa"/>
            <w:vMerge/>
            <w:tcBorders>
              <w:bottom w:val="single" w:sz="4" w:space="0" w:color="auto"/>
            </w:tcBorders>
            <w:vAlign w:val="center"/>
          </w:tcPr>
          <w:p w14:paraId="272089C1" w14:textId="77777777" w:rsidR="00FF62D9" w:rsidRPr="00382BB7" w:rsidRDefault="00FF62D9" w:rsidP="002D1307">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6517E9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F7239A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7C1A8A7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213FE0E9"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AA41C18"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4D68933"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655A6A7A" w14:textId="77777777" w:rsidR="00FF62D9" w:rsidRPr="00382BB7" w:rsidRDefault="00FF62D9" w:rsidP="002D1307">
            <w:pPr>
              <w:jc w:val="center"/>
              <w:rPr>
                <w:rFonts w:asciiTheme="minorHAnsi" w:hAnsiTheme="minorHAnsi" w:cstheme="minorHAnsi"/>
                <w:sz w:val="22"/>
                <w:szCs w:val="22"/>
              </w:rPr>
            </w:pPr>
          </w:p>
        </w:tc>
      </w:tr>
      <w:tr w:rsidR="00FF62D9" w:rsidRPr="00382BB7" w14:paraId="742E55E8" w14:textId="77777777" w:rsidTr="00FF62D9">
        <w:trPr>
          <w:trHeight w:val="691"/>
        </w:trPr>
        <w:tc>
          <w:tcPr>
            <w:tcW w:w="900" w:type="dxa"/>
            <w:tcBorders>
              <w:top w:val="single" w:sz="4" w:space="0" w:color="auto"/>
            </w:tcBorders>
            <w:vAlign w:val="center"/>
          </w:tcPr>
          <w:p w14:paraId="0228A27B"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6BEDF02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2223974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4A6EB6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461682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77E4767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12A1306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4CC9FD5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1.00</w:t>
            </w:r>
          </w:p>
          <w:p w14:paraId="7C08AEFF"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33, 1.06)</w:t>
            </w:r>
          </w:p>
        </w:tc>
      </w:tr>
      <w:tr w:rsidR="00FF62D9" w:rsidRPr="00382BB7" w14:paraId="467E526A" w14:textId="77777777" w:rsidTr="00FF62D9">
        <w:trPr>
          <w:trHeight w:val="606"/>
        </w:trPr>
        <w:tc>
          <w:tcPr>
            <w:tcW w:w="900" w:type="dxa"/>
            <w:vAlign w:val="center"/>
          </w:tcPr>
          <w:p w14:paraId="30A2AD6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6BE40A15"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2663BF8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5BB6F66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517CA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4CB6C44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1A93C4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31EB5E95"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94</w:t>
            </w:r>
          </w:p>
          <w:p w14:paraId="2D984AE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7, 1.06)</w:t>
            </w:r>
          </w:p>
        </w:tc>
      </w:tr>
      <w:tr w:rsidR="00FF62D9" w:rsidRPr="00382BB7" w14:paraId="4AE31801" w14:textId="77777777" w:rsidTr="00FF62D9">
        <w:trPr>
          <w:trHeight w:val="675"/>
        </w:trPr>
        <w:tc>
          <w:tcPr>
            <w:tcW w:w="900" w:type="dxa"/>
            <w:vAlign w:val="center"/>
          </w:tcPr>
          <w:p w14:paraId="772C85D2"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0216B6EA"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C73D89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34911C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653C69A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59AEA58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C1209A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7B09606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7</w:t>
            </w:r>
          </w:p>
          <w:p w14:paraId="31C418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1, 1.05)</w:t>
            </w:r>
          </w:p>
        </w:tc>
      </w:tr>
      <w:tr w:rsidR="00FF62D9" w:rsidRPr="00382BB7" w14:paraId="20BF94BE" w14:textId="77777777" w:rsidTr="00FF62D9">
        <w:trPr>
          <w:trHeight w:val="667"/>
        </w:trPr>
        <w:tc>
          <w:tcPr>
            <w:tcW w:w="900" w:type="dxa"/>
            <w:vAlign w:val="center"/>
          </w:tcPr>
          <w:p w14:paraId="051CC68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3BF87BD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6B49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8714B5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D644CA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1BDC984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8CAA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10D559FD"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1</w:t>
            </w:r>
          </w:p>
          <w:p w14:paraId="63E9F096"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16, 1.04)</w:t>
            </w:r>
          </w:p>
        </w:tc>
      </w:tr>
    </w:tbl>
    <w:p w14:paraId="70BA063A" w14:textId="77777777" w:rsidR="00FF62D9" w:rsidRDefault="00FF62D9" w:rsidP="00FF62D9">
      <w:pPr>
        <w:spacing w:after="0" w:line="240" w:lineRule="auto"/>
      </w:pPr>
      <w:r>
        <w:t xml:space="preserve"> </w:t>
      </w:r>
    </w:p>
    <w:p w14:paraId="74AC2E9A" w14:textId="77777777" w:rsidR="00FF62D9" w:rsidRDefault="00FF62D9" w:rsidP="006D6A6C">
      <w:pPr>
        <w:spacing w:line="480" w:lineRule="auto"/>
      </w:pPr>
    </w:p>
    <w:p w14:paraId="61439D83" w14:textId="39092FC7" w:rsidR="00BC0CFB" w:rsidRDefault="00BC0CFB" w:rsidP="006D6A6C">
      <w:pPr>
        <w:spacing w:line="480" w:lineRule="auto"/>
      </w:pPr>
    </w:p>
    <w:p w14:paraId="307AAE0D" w14:textId="64A82E18" w:rsidR="00FF62D9" w:rsidRDefault="00FF62D9" w:rsidP="006D6A6C">
      <w:pPr>
        <w:spacing w:line="480" w:lineRule="auto"/>
      </w:pPr>
    </w:p>
    <w:p w14:paraId="22FD41E3" w14:textId="4F30E26B" w:rsidR="00FF62D9" w:rsidRDefault="00FF62D9" w:rsidP="006D6A6C">
      <w:pPr>
        <w:spacing w:line="480" w:lineRule="auto"/>
      </w:pPr>
    </w:p>
    <w:p w14:paraId="216AF226" w14:textId="7861978E" w:rsidR="00FF62D9" w:rsidRDefault="00FF62D9" w:rsidP="006D6A6C">
      <w:pPr>
        <w:spacing w:line="480" w:lineRule="auto"/>
      </w:pPr>
    </w:p>
    <w:p w14:paraId="53002A21" w14:textId="7B1AF636" w:rsidR="00FF62D9" w:rsidRDefault="00FF62D9" w:rsidP="006D6A6C">
      <w:pPr>
        <w:spacing w:line="480" w:lineRule="auto"/>
      </w:pPr>
    </w:p>
    <w:p w14:paraId="54646004" w14:textId="57C45000" w:rsidR="00FF62D9" w:rsidRDefault="00FF62D9" w:rsidP="006D6A6C">
      <w:pPr>
        <w:spacing w:line="480" w:lineRule="auto"/>
      </w:pPr>
    </w:p>
    <w:p w14:paraId="213DF4B5" w14:textId="405164A3" w:rsidR="00FF62D9" w:rsidRDefault="00FF62D9" w:rsidP="006D6A6C">
      <w:pPr>
        <w:spacing w:line="480" w:lineRule="auto"/>
      </w:pPr>
    </w:p>
    <w:p w14:paraId="0D8EA6E5" w14:textId="09D0307C" w:rsidR="00FF62D9" w:rsidRDefault="00FF62D9" w:rsidP="006D6A6C">
      <w:pPr>
        <w:spacing w:line="480" w:lineRule="auto"/>
      </w:pPr>
    </w:p>
    <w:p w14:paraId="2202805D" w14:textId="77777777" w:rsidR="00FF62D9" w:rsidRDefault="00FF62D9" w:rsidP="006D6A6C">
      <w:pPr>
        <w:spacing w:line="480" w:lineRule="auto"/>
      </w:pPr>
    </w:p>
    <w:p w14:paraId="0A692413" w14:textId="77777777" w:rsidR="00BC0CFB" w:rsidRDefault="00BC0CFB" w:rsidP="00BC0CFB">
      <w:pPr>
        <w:spacing w:after="0" w:line="480" w:lineRule="auto"/>
        <w:jc w:val="center"/>
      </w:pPr>
      <w:r>
        <w:rPr>
          <w:noProof/>
        </w:rPr>
        <w:lastRenderedPageBreak/>
        <w:drawing>
          <wp:inline distT="0" distB="0" distL="0" distR="0" wp14:anchorId="32AD7715" wp14:editId="43BE2124">
            <wp:extent cx="5943600" cy="2780665"/>
            <wp:effectExtent l="0" t="0" r="0" b="63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boa_life-cycle_yy.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p>
    <w:p w14:paraId="7E99A6F8" w14:textId="77777777" w:rsidR="00BC0CFB" w:rsidRDefault="00BC0CFB" w:rsidP="00BC0CFB">
      <w:pPr>
        <w:spacing w:after="0" w:line="480" w:lineRule="auto"/>
      </w:pPr>
    </w:p>
    <w:p w14:paraId="67A76F87" w14:textId="77777777" w:rsidR="00BC0CFB" w:rsidRDefault="00BC0CFB" w:rsidP="00BC0CFB">
      <w:pPr>
        <w:spacing w:after="0" w:line="480" w:lineRule="auto"/>
      </w:pPr>
      <w:r w:rsidRPr="002A6EAC">
        <w:rPr>
          <w:b/>
          <w:bCs/>
        </w:rPr>
        <w:t>Figure 1</w:t>
      </w:r>
      <w:r>
        <w:t>. Life cycle and stage-based matrix model for the Puerto Rican boa.</w:t>
      </w:r>
    </w:p>
    <w:p w14:paraId="1D6E7C91" w14:textId="77777777" w:rsidR="00BC0CFB" w:rsidRDefault="00BC0CFB" w:rsidP="00BC0CFB">
      <w:pPr>
        <w:spacing w:after="0" w:line="480" w:lineRule="auto"/>
      </w:pPr>
      <w:r>
        <w:t xml:space="preserve"> </w:t>
      </w:r>
    </w:p>
    <w:p w14:paraId="1B2B13EE" w14:textId="4C43412C" w:rsidR="00BC0CFB" w:rsidRDefault="00BC0CFB" w:rsidP="006D6A6C">
      <w:pPr>
        <w:spacing w:line="480" w:lineRule="auto"/>
      </w:pPr>
    </w:p>
    <w:p w14:paraId="4B281E1C" w14:textId="65D00DC4" w:rsidR="00BC0CFB" w:rsidRDefault="00BC0CFB" w:rsidP="006D6A6C">
      <w:pPr>
        <w:spacing w:line="480" w:lineRule="auto"/>
      </w:pPr>
    </w:p>
    <w:p w14:paraId="79AD11CF" w14:textId="69018216" w:rsidR="00BC0CFB" w:rsidRDefault="00BC0CFB" w:rsidP="006D6A6C">
      <w:pPr>
        <w:spacing w:line="480" w:lineRule="auto"/>
      </w:pPr>
    </w:p>
    <w:p w14:paraId="79E87A34" w14:textId="340028EC" w:rsidR="00BC0CFB" w:rsidRDefault="00BC0CFB" w:rsidP="006D6A6C">
      <w:pPr>
        <w:spacing w:line="480" w:lineRule="auto"/>
      </w:pPr>
    </w:p>
    <w:p w14:paraId="052EB5B9" w14:textId="4C401C4D" w:rsidR="00BC0CFB" w:rsidRDefault="00BC0CFB" w:rsidP="006D6A6C">
      <w:pPr>
        <w:spacing w:line="480" w:lineRule="auto"/>
      </w:pPr>
    </w:p>
    <w:p w14:paraId="528A9A00" w14:textId="7A030702" w:rsidR="00BC0CFB" w:rsidRDefault="00BC0CFB" w:rsidP="006D6A6C">
      <w:pPr>
        <w:spacing w:line="480" w:lineRule="auto"/>
      </w:pPr>
    </w:p>
    <w:p w14:paraId="6130CABD" w14:textId="5AE2339E" w:rsidR="00BC0CFB" w:rsidRDefault="00BC0CFB" w:rsidP="006D6A6C">
      <w:pPr>
        <w:spacing w:line="480" w:lineRule="auto"/>
      </w:pPr>
    </w:p>
    <w:p w14:paraId="32E3119C" w14:textId="2D3690F3" w:rsidR="00BC0CFB" w:rsidRDefault="00BC0CFB" w:rsidP="006D6A6C">
      <w:pPr>
        <w:spacing w:line="480" w:lineRule="auto"/>
      </w:pPr>
    </w:p>
    <w:p w14:paraId="12B1150D" w14:textId="77777777" w:rsidR="00BC0CFB" w:rsidRDefault="00BC0CFB" w:rsidP="006D6A6C">
      <w:pPr>
        <w:spacing w:line="480" w:lineRule="auto"/>
      </w:pPr>
    </w:p>
    <w:p w14:paraId="37D187A3" w14:textId="77777777" w:rsidR="00BC0CFB" w:rsidRDefault="00BC0CFB" w:rsidP="00BC0CFB">
      <w:pPr>
        <w:spacing w:after="0" w:line="480" w:lineRule="auto"/>
        <w:rPr>
          <w:rFonts w:eastAsiaTheme="minorEastAsia"/>
        </w:rPr>
      </w:pPr>
    </w:p>
    <w:p w14:paraId="7C4D3DE5" w14:textId="77777777" w:rsidR="00BC0CFB" w:rsidRDefault="00BC0CFB" w:rsidP="00BC0CFB">
      <w:pPr>
        <w:spacing w:after="0" w:line="480" w:lineRule="auto"/>
        <w:rPr>
          <w:rFonts w:eastAsiaTheme="minorEastAsia"/>
        </w:rPr>
      </w:pPr>
      <w:r>
        <w:rPr>
          <w:rFonts w:eastAsiaTheme="minorEastAsia"/>
          <w:noProof/>
        </w:rPr>
        <w:lastRenderedPageBreak/>
        <w:drawing>
          <wp:inline distT="0" distB="0" distL="0" distR="0" wp14:anchorId="7E275F32" wp14:editId="477C09C2">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9"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3A4C778C" w14:textId="77777777" w:rsidR="00BC0CFB" w:rsidRDefault="00BC0CFB" w:rsidP="00BC0CFB">
      <w:pPr>
        <w:spacing w:after="0" w:line="240" w:lineRule="auto"/>
        <w:rPr>
          <w:rFonts w:eastAsiaTheme="minorEastAsia"/>
          <w:b/>
          <w:bCs/>
        </w:rPr>
      </w:pPr>
    </w:p>
    <w:p w14:paraId="22930B5B" w14:textId="04A78FF0" w:rsidR="00BC0CFB" w:rsidRPr="00AA518B" w:rsidRDefault="00BC0CFB" w:rsidP="00BC0CFB">
      <w:pPr>
        <w:spacing w:after="0" w:line="240" w:lineRule="auto"/>
        <w:rPr>
          <w:rFonts w:eastAsiaTheme="minorEastAsia"/>
        </w:rPr>
      </w:pPr>
      <w:r>
        <w:rPr>
          <w:rFonts w:eastAsiaTheme="minorEastAsia"/>
          <w:b/>
          <w:bCs/>
        </w:rPr>
        <w:t>Figure 2.</w:t>
      </w:r>
      <w:r>
        <w:rPr>
          <w:rFonts w:eastAsiaTheme="minorEastAsia"/>
        </w:rPr>
        <w:t xml:space="preserve"> 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w:t>
      </w:r>
      <w:r w:rsidR="009E3840">
        <w:rPr>
          <w:rFonts w:eastAsiaTheme="minorEastAsia"/>
        </w:rPr>
        <w:t>ed</w:t>
      </w:r>
      <w:r>
        <w:rPr>
          <w:rFonts w:eastAsiaTheme="minorEastAsia"/>
        </w:rPr>
        <w:t xml:space="preserve"> rural) versus natural (sparsely-populated rural) areas.</w:t>
      </w:r>
    </w:p>
    <w:p w14:paraId="40D91A5F" w14:textId="77777777" w:rsidR="00BC0CFB" w:rsidRDefault="00BC0CFB" w:rsidP="006D6A6C">
      <w:pPr>
        <w:spacing w:line="480" w:lineRule="auto"/>
      </w:pPr>
    </w:p>
    <w:p w14:paraId="3FF31896" w14:textId="77777777" w:rsidR="00FF62D9" w:rsidRDefault="00FF62D9" w:rsidP="006D6A6C">
      <w:pPr>
        <w:spacing w:line="480" w:lineRule="auto"/>
      </w:pPr>
    </w:p>
    <w:p w14:paraId="6E2CBF37" w14:textId="77777777" w:rsidR="00FF62D9" w:rsidRDefault="00FF62D9" w:rsidP="006D6A6C">
      <w:pPr>
        <w:spacing w:line="480" w:lineRule="auto"/>
      </w:pPr>
    </w:p>
    <w:p w14:paraId="7BFA34C4" w14:textId="77777777" w:rsidR="00FF62D9" w:rsidRDefault="00FF62D9" w:rsidP="006D6A6C">
      <w:pPr>
        <w:spacing w:line="480" w:lineRule="auto"/>
      </w:pPr>
    </w:p>
    <w:p w14:paraId="6F886A9D" w14:textId="77777777" w:rsidR="00FF62D9" w:rsidRDefault="00FF62D9" w:rsidP="006D6A6C">
      <w:pPr>
        <w:spacing w:line="480" w:lineRule="auto"/>
      </w:pPr>
    </w:p>
    <w:p w14:paraId="2056B92D" w14:textId="77777777" w:rsidR="00FF62D9" w:rsidRPr="009627CF" w:rsidRDefault="00FF62D9" w:rsidP="00FF62D9">
      <w:pPr>
        <w:spacing w:after="0" w:line="480" w:lineRule="auto"/>
        <w:ind w:firstLine="720"/>
      </w:pPr>
    </w:p>
    <w:p w14:paraId="3A0AC3AC" w14:textId="77777777" w:rsidR="00FF62D9" w:rsidRPr="009627CF" w:rsidRDefault="00FF62D9" w:rsidP="00FF62D9">
      <w:pPr>
        <w:spacing w:after="0" w:line="480" w:lineRule="auto"/>
        <w:ind w:firstLine="720"/>
        <w:rPr>
          <w:rFonts w:eastAsiaTheme="minorEastAsia"/>
          <w:i/>
          <w:iCs/>
        </w:rPr>
      </w:pPr>
    </w:p>
    <w:p w14:paraId="4A016C89" w14:textId="77777777" w:rsidR="00FF62D9" w:rsidRDefault="00FF62D9" w:rsidP="00FF62D9">
      <w:pPr>
        <w:spacing w:after="0" w:line="480" w:lineRule="auto"/>
        <w:rPr>
          <w:rFonts w:eastAsiaTheme="minorEastAsia"/>
          <w:noProof/>
        </w:rPr>
      </w:pPr>
      <w:r>
        <w:rPr>
          <w:rFonts w:eastAsiaTheme="minorEastAsia"/>
        </w:rPr>
        <w:t xml:space="preserve"> </w:t>
      </w:r>
    </w:p>
    <w:p w14:paraId="33AD8F73" w14:textId="77777777" w:rsidR="00FF62D9" w:rsidRDefault="00FF62D9" w:rsidP="00FF62D9">
      <w:pPr>
        <w:spacing w:line="480" w:lineRule="auto"/>
        <w:rPr>
          <w:rFonts w:eastAsiaTheme="minorEastAsia"/>
          <w:noProof/>
        </w:rPr>
      </w:pPr>
      <w:r>
        <w:rPr>
          <w:rFonts w:eastAsiaTheme="minorEastAsia"/>
          <w:noProof/>
        </w:rPr>
        <w:lastRenderedPageBreak/>
        <w:drawing>
          <wp:inline distT="0" distB="0" distL="0" distR="0" wp14:anchorId="43EFF953" wp14:editId="683CBE51">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2464F3CA" w14:textId="77777777" w:rsidR="00FF62D9" w:rsidRDefault="00FF62D9" w:rsidP="00FF62D9">
      <w:pPr>
        <w:spacing w:line="480" w:lineRule="auto"/>
        <w:rPr>
          <w:rFonts w:eastAsiaTheme="minorEastAsia"/>
          <w:noProof/>
        </w:rPr>
      </w:pPr>
      <w:r>
        <w:rPr>
          <w:rFonts w:eastAsiaTheme="minorEastAsia"/>
          <w:noProof/>
        </w:rPr>
        <w:drawing>
          <wp:inline distT="0" distB="0" distL="0" distR="0" wp14:anchorId="7D5E091B" wp14:editId="1B904F4A">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4FE94B06" w14:textId="276F9BB4" w:rsidR="00FF62D9" w:rsidRDefault="00FF62D9" w:rsidP="00FF62D9">
      <w:pPr>
        <w:spacing w:line="240" w:lineRule="auto"/>
        <w:rPr>
          <w:rFonts w:eastAsiaTheme="minorEastAsia"/>
          <w:b/>
          <w:bCs/>
          <w:noProof/>
        </w:rPr>
      </w:pPr>
      <w:r w:rsidRPr="002E34DB">
        <w:rPr>
          <w:rFonts w:eastAsiaTheme="minorEastAsia"/>
          <w:b/>
          <w:bCs/>
          <w:noProof/>
        </w:rPr>
        <w:t>Figure</w:t>
      </w:r>
      <w:r>
        <w:rPr>
          <w:rFonts w:eastAsiaTheme="minorEastAsia"/>
          <w:b/>
          <w:bCs/>
          <w:noProof/>
        </w:rPr>
        <w:t xml:space="preserve"> 3</w:t>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A) for each stage (adult – orange, subadult – blue, juvenile – green, young – purple) and fecundity (B). </w:t>
      </w:r>
      <w:r w:rsidRPr="002E34DB">
        <w:rPr>
          <w:rFonts w:eastAsiaTheme="minorEastAsia"/>
          <w:b/>
          <w:bCs/>
          <w:noProof/>
        </w:rPr>
        <w:t xml:space="preserve"> </w:t>
      </w:r>
      <w:r w:rsidRPr="002E34DB">
        <w:rPr>
          <w:rFonts w:eastAsiaTheme="minorEastAsia"/>
          <w:b/>
          <w:bCs/>
          <w:noProof/>
        </w:rPr>
        <w:br w:type="page"/>
      </w:r>
    </w:p>
    <w:p w14:paraId="7FB51A0F" w14:textId="1C95D389" w:rsidR="00FF62D9" w:rsidRDefault="00FF62D9" w:rsidP="00FF62D9">
      <w:pPr>
        <w:spacing w:line="240" w:lineRule="auto"/>
        <w:rPr>
          <w:rFonts w:eastAsiaTheme="minorEastAsia"/>
          <w:b/>
          <w:bCs/>
          <w:noProof/>
        </w:rPr>
      </w:pPr>
    </w:p>
    <w:p w14:paraId="6DC639BF" w14:textId="77777777" w:rsidR="00FF62D9" w:rsidRDefault="00FF62D9" w:rsidP="006D6A6C">
      <w:pPr>
        <w:spacing w:line="480" w:lineRule="auto"/>
      </w:pPr>
    </w:p>
    <w:p w14:paraId="6FD008FA" w14:textId="1D819DAD" w:rsidR="00A6587E" w:rsidRDefault="009E3840" w:rsidP="009E3840">
      <w:pPr>
        <w:spacing w:after="0" w:line="480" w:lineRule="auto"/>
        <w:jc w:val="center"/>
        <w:rPr>
          <w:rFonts w:eastAsiaTheme="minorEastAsia"/>
          <w:b/>
        </w:rPr>
      </w:pPr>
      <w:r>
        <w:rPr>
          <w:rFonts w:eastAsiaTheme="minorEastAsia"/>
          <w:b/>
          <w:noProof/>
        </w:rPr>
        <w:drawing>
          <wp:inline distT="0" distB="0" distL="0" distR="0" wp14:anchorId="108AAC2D" wp14:editId="4D8BB657">
            <wp:extent cx="5943600" cy="5070475"/>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diagram.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1AF54D6B" w14:textId="77777777" w:rsidR="00A6587E" w:rsidRDefault="00A6587E" w:rsidP="00A6587E">
      <w:pPr>
        <w:spacing w:after="0" w:line="240" w:lineRule="auto"/>
        <w:rPr>
          <w:rFonts w:eastAsiaTheme="minorEastAsia"/>
          <w:b/>
        </w:rPr>
      </w:pPr>
    </w:p>
    <w:p w14:paraId="4FA7B93E" w14:textId="172DEF6F" w:rsidR="00A6587E" w:rsidRPr="0052605F" w:rsidRDefault="00A6587E" w:rsidP="00A6587E">
      <w:pPr>
        <w:spacing w:after="0" w:line="240" w:lineRule="auto"/>
        <w:rPr>
          <w:rFonts w:eastAsiaTheme="minorEastAsia"/>
          <w:bCs/>
        </w:rPr>
      </w:pPr>
      <w:r>
        <w:rPr>
          <w:rFonts w:eastAsiaTheme="minorEastAsia"/>
          <w:b/>
        </w:rPr>
        <w:t xml:space="preserve">Figure </w:t>
      </w:r>
      <w:r w:rsidR="00CD4D87">
        <w:rPr>
          <w:rFonts w:eastAsiaTheme="minorEastAsia"/>
          <w:b/>
        </w:rPr>
        <w:t>4</w:t>
      </w:r>
      <w:r>
        <w:rPr>
          <w:rFonts w:eastAsiaTheme="minorEastAsia"/>
          <w:b/>
        </w:rPr>
        <w:t xml:space="preserve">. </w:t>
      </w:r>
      <w:r>
        <w:rPr>
          <w:rFonts w:eastAsiaTheme="minorEastAsia"/>
          <w:bCs/>
        </w:rPr>
        <w:t>Conceptual diagram of the stochastic simulation model used to assess the future condition of PR boas under different rates of urbanization. White hexagons on the left represent model inputs and gray hexagons on the right represent model outputs. Rectangles represent values calculated within each replication of the simulation.</w:t>
      </w:r>
    </w:p>
    <w:p w14:paraId="707A6247" w14:textId="77777777" w:rsidR="00A6587E" w:rsidRDefault="00A6587E" w:rsidP="00A6587E">
      <w:pPr>
        <w:spacing w:after="0" w:line="480" w:lineRule="auto"/>
        <w:rPr>
          <w:rFonts w:eastAsiaTheme="minorEastAsia"/>
          <w:b/>
        </w:rPr>
      </w:pPr>
    </w:p>
    <w:p w14:paraId="085AA947" w14:textId="77777777" w:rsidR="00A6587E" w:rsidRDefault="00A6587E" w:rsidP="006D6A6C">
      <w:pPr>
        <w:spacing w:line="480" w:lineRule="auto"/>
      </w:pPr>
    </w:p>
    <w:p w14:paraId="6FA25E1A" w14:textId="77777777" w:rsidR="00A6587E" w:rsidRDefault="00A6587E" w:rsidP="006D6A6C">
      <w:pPr>
        <w:spacing w:line="480" w:lineRule="auto"/>
      </w:pPr>
    </w:p>
    <w:p w14:paraId="7F2B41BB" w14:textId="77777777" w:rsidR="00A6587E" w:rsidRDefault="00A6587E" w:rsidP="006D6A6C">
      <w:pPr>
        <w:spacing w:line="480" w:lineRule="auto"/>
      </w:pPr>
    </w:p>
    <w:p w14:paraId="582AEC5D" w14:textId="77777777" w:rsidR="00A6587E" w:rsidRDefault="00A6587E" w:rsidP="00A6587E">
      <w:pPr>
        <w:spacing w:line="240" w:lineRule="auto"/>
        <w:jc w:val="center"/>
        <w:rPr>
          <w:b/>
          <w:bCs/>
        </w:rPr>
      </w:pPr>
      <w:r>
        <w:rPr>
          <w:b/>
          <w:bCs/>
          <w:noProof/>
        </w:rPr>
        <w:lastRenderedPageBreak/>
        <w:drawing>
          <wp:inline distT="0" distB="0" distL="0" distR="0" wp14:anchorId="6BB37C26" wp14:editId="5FAEA8F4">
            <wp:extent cx="5499100" cy="4124325"/>
            <wp:effectExtent l="0" t="0" r="635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ion-final.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99100" cy="4124325"/>
                    </a:xfrm>
                    <a:prstGeom prst="rect">
                      <a:avLst/>
                    </a:prstGeom>
                  </pic:spPr>
                </pic:pic>
              </a:graphicData>
            </a:graphic>
          </wp:inline>
        </w:drawing>
      </w:r>
    </w:p>
    <w:p w14:paraId="01BA8601" w14:textId="77777777" w:rsidR="00A6587E" w:rsidRDefault="00A6587E" w:rsidP="00A6587E">
      <w:pPr>
        <w:spacing w:after="0" w:line="240" w:lineRule="auto"/>
      </w:pPr>
      <w:r>
        <w:rPr>
          <w:b/>
          <w:bCs/>
        </w:rPr>
        <w:t xml:space="preserve">Figure 5. </w:t>
      </w:r>
      <w:r>
        <w:t xml:space="preserve">Projected change in population size over 30 years for four potential scenarios of land cover change. Solid black lines show the medians among all replicates, and shaded gray regions show the 95% quantiles (95% of replications fell within this range). The dashed line is at 0, indicating no change in population size. </w:t>
      </w:r>
    </w:p>
    <w:p w14:paraId="0DE17070" w14:textId="0C42F12F" w:rsidR="00A6587E" w:rsidRPr="00BC0CFB" w:rsidRDefault="00A6587E" w:rsidP="006D6A6C">
      <w:pPr>
        <w:spacing w:line="480" w:lineRule="auto"/>
        <w:sectPr w:rsidR="00A6587E" w:rsidRPr="00BC0CFB" w:rsidSect="00B650C2">
          <w:footerReference w:type="default" r:id="rId14"/>
          <w:pgSz w:w="12240" w:h="15840"/>
          <w:pgMar w:top="1440" w:right="1440" w:bottom="1440" w:left="1440" w:header="720" w:footer="720" w:gutter="0"/>
          <w:lnNumType w:countBy="1" w:restart="continuous"/>
          <w:cols w:space="720"/>
          <w:docGrid w:linePitch="360"/>
        </w:sectPr>
      </w:pPr>
    </w:p>
    <w:p w14:paraId="71B56655" w14:textId="77777777" w:rsidR="00BC0CFB" w:rsidRDefault="00BC0CFB" w:rsidP="006D6A6C">
      <w:pPr>
        <w:spacing w:after="0" w:line="240" w:lineRule="auto"/>
        <w:rPr>
          <w:b/>
          <w:bCs/>
        </w:rPr>
      </w:pPr>
    </w:p>
    <w:p w14:paraId="0D8C5038" w14:textId="60E5FA04" w:rsidR="00E6605B" w:rsidRPr="00AC11C7" w:rsidRDefault="00E6605B" w:rsidP="006D6A6C">
      <w:pPr>
        <w:spacing w:after="0" w:line="240" w:lineRule="auto"/>
        <w:rPr>
          <w:b/>
          <w:bCs/>
        </w:rPr>
      </w:pPr>
      <w:r w:rsidRPr="00AC11C7">
        <w:rPr>
          <w:b/>
          <w:bCs/>
        </w:rPr>
        <w:t>Appendix A: Simulation model diagram</w:t>
      </w:r>
    </w:p>
    <w:p w14:paraId="3999FAF1" w14:textId="77777777" w:rsidR="00E6605B" w:rsidRDefault="00E6605B" w:rsidP="006D6A6C">
      <w:pPr>
        <w:spacing w:after="0" w:line="240" w:lineRule="auto"/>
      </w:pPr>
    </w:p>
    <w:p w14:paraId="4976102E" w14:textId="5D3423F8" w:rsidR="00E6605B" w:rsidRDefault="00E6605B" w:rsidP="006D6A6C">
      <w:pPr>
        <w:spacing w:after="0" w:line="240" w:lineRule="auto"/>
        <w:jc w:val="center"/>
        <w:rPr>
          <w:u w:val="single"/>
        </w:rPr>
      </w:pPr>
      <w:r>
        <w:rPr>
          <w:noProof/>
          <w:u w:val="single"/>
        </w:rPr>
        <w:drawing>
          <wp:inline distT="0" distB="0" distL="0" distR="0" wp14:anchorId="3454C3B3" wp14:editId="73ADB17A">
            <wp:extent cx="8229600" cy="4600575"/>
            <wp:effectExtent l="0" t="0" r="0" b="952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emo-rates-example.png"/>
                    <pic:cNvPicPr/>
                  </pic:nvPicPr>
                  <pic:blipFill>
                    <a:blip r:embed="rId15">
                      <a:extLst>
                        <a:ext uri="{28A0092B-C50C-407E-A947-70E740481C1C}">
                          <a14:useLocalDpi xmlns:a14="http://schemas.microsoft.com/office/drawing/2010/main" val="0"/>
                        </a:ext>
                      </a:extLst>
                    </a:blip>
                    <a:stretch>
                      <a:fillRect/>
                    </a:stretch>
                  </pic:blipFill>
                  <pic:spPr>
                    <a:xfrm>
                      <a:off x="0" y="0"/>
                      <a:ext cx="8229600" cy="4600575"/>
                    </a:xfrm>
                    <a:prstGeom prst="rect">
                      <a:avLst/>
                    </a:prstGeom>
                    <a:ln>
                      <a:noFill/>
                    </a:ln>
                  </pic:spPr>
                </pic:pic>
              </a:graphicData>
            </a:graphic>
          </wp:inline>
        </w:drawing>
      </w:r>
    </w:p>
    <w:p w14:paraId="29408F29" w14:textId="77777777" w:rsidR="00E6605B" w:rsidRDefault="00E6605B" w:rsidP="006D6A6C">
      <w:pPr>
        <w:spacing w:after="0" w:line="240" w:lineRule="auto"/>
        <w:rPr>
          <w:u w:val="single"/>
        </w:rPr>
      </w:pPr>
    </w:p>
    <w:p w14:paraId="7ECA84B3" w14:textId="04CFE294" w:rsidR="00E6605B" w:rsidRPr="00E6605B" w:rsidRDefault="00E6605B" w:rsidP="006D6A6C">
      <w:pPr>
        <w:spacing w:after="0" w:line="240" w:lineRule="auto"/>
        <w:sectPr w:rsidR="00E6605B" w:rsidRPr="00E6605B" w:rsidSect="00E6605B">
          <w:pgSz w:w="15840" w:h="12240" w:orient="landscape"/>
          <w:pgMar w:top="1440" w:right="1440" w:bottom="1440" w:left="1440" w:header="720" w:footer="720" w:gutter="0"/>
          <w:cols w:space="720"/>
          <w:docGrid w:linePitch="360"/>
        </w:sectPr>
      </w:pPr>
      <w:r>
        <w:t>Figure A1. Diagram depicting how annual demographic rates were simulated incorporating both parametric uncertainty in the true overall values and annual variation, using survival of the smallest age class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t>) as an example. This process was used to simulate all demographic rates.</w:t>
      </w:r>
    </w:p>
    <w:p w14:paraId="5FEE70EF" w14:textId="0918CC0A" w:rsidR="00F12394" w:rsidRPr="00F12394" w:rsidRDefault="00F12394" w:rsidP="006D6A6C">
      <w:pPr>
        <w:spacing w:line="240" w:lineRule="auto"/>
        <w:rPr>
          <w:b/>
          <w:bCs/>
        </w:rPr>
      </w:pPr>
      <w:r>
        <w:rPr>
          <w:b/>
          <w:bCs/>
        </w:rPr>
        <w:lastRenderedPageBreak/>
        <w:t>Appendix B: Sensitivity Analysis</w:t>
      </w:r>
    </w:p>
    <w:p w14:paraId="20FB91AA" w14:textId="77777777" w:rsidR="00F12394" w:rsidRDefault="00F12394" w:rsidP="006D6A6C">
      <w:pPr>
        <w:spacing w:line="240" w:lineRule="auto"/>
        <w:rPr>
          <w:b/>
          <w:bCs/>
        </w:rPr>
      </w:pPr>
    </w:p>
    <w:p w14:paraId="2864E62E" w14:textId="2AE72954" w:rsidR="00F12394" w:rsidRDefault="00397C61" w:rsidP="002F2ADF">
      <w:pPr>
        <w:spacing w:line="240" w:lineRule="auto"/>
      </w:pPr>
      <w:r>
        <w:rPr>
          <w:b/>
          <w:bCs/>
        </w:rPr>
        <w:t xml:space="preserve">Table </w:t>
      </w:r>
      <w:r w:rsidR="00F12394">
        <w:rPr>
          <w:b/>
          <w:bCs/>
        </w:rPr>
        <w:t>B</w:t>
      </w:r>
      <w:r w:rsidR="001832A5">
        <w:rPr>
          <w:b/>
          <w:bCs/>
        </w:rPr>
        <w:t>1</w:t>
      </w:r>
      <w:r>
        <w:rPr>
          <w:b/>
          <w:bCs/>
        </w:rPr>
        <w:t xml:space="preserve">. </w:t>
      </w:r>
      <w:r>
        <w:t>Scenarios used to evaluate the effect of assuming a lower maximum density on model outputs.</w:t>
      </w:r>
    </w:p>
    <w:tbl>
      <w:tblPr>
        <w:tblW w:w="9450" w:type="dxa"/>
        <w:tblLook w:val="04A0" w:firstRow="1" w:lastRow="0" w:firstColumn="1" w:lastColumn="0" w:noHBand="0" w:noVBand="1"/>
      </w:tblPr>
      <w:tblGrid>
        <w:gridCol w:w="1170"/>
        <w:gridCol w:w="1170"/>
        <w:gridCol w:w="1010"/>
        <w:gridCol w:w="1152"/>
        <w:gridCol w:w="830"/>
        <w:gridCol w:w="1148"/>
        <w:gridCol w:w="1458"/>
        <w:gridCol w:w="1512"/>
      </w:tblGrid>
      <w:tr w:rsidR="002F2ADF" w:rsidRPr="006352FB" w14:paraId="3914BEF4" w14:textId="77777777" w:rsidTr="00073A88">
        <w:trPr>
          <w:trHeight w:val="300"/>
        </w:trPr>
        <w:tc>
          <w:tcPr>
            <w:tcW w:w="1170" w:type="dxa"/>
            <w:vMerge w:val="restart"/>
            <w:tcBorders>
              <w:top w:val="single" w:sz="4" w:space="0" w:color="auto"/>
              <w:left w:val="nil"/>
              <w:bottom w:val="single" w:sz="4" w:space="0" w:color="000000"/>
              <w:right w:val="nil"/>
            </w:tcBorders>
            <w:shd w:val="clear" w:color="auto" w:fill="auto"/>
            <w:vAlign w:val="center"/>
            <w:hideMark/>
          </w:tcPr>
          <w:p w14:paraId="281E685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urrent density</w:t>
            </w:r>
            <w:r w:rsidRPr="00CF497F">
              <w:rPr>
                <w:rFonts w:ascii="Calibri" w:eastAsia="Times New Roman" w:hAnsi="Calibri" w:cs="Calibri"/>
                <w:color w:val="000000"/>
              </w:rPr>
              <w:br/>
              <w:t>(boas/ha)</w:t>
            </w:r>
          </w:p>
        </w:tc>
        <w:tc>
          <w:tcPr>
            <w:tcW w:w="1170" w:type="dxa"/>
            <w:vMerge w:val="restart"/>
            <w:tcBorders>
              <w:top w:val="single" w:sz="4" w:space="0" w:color="auto"/>
              <w:left w:val="nil"/>
              <w:bottom w:val="single" w:sz="4" w:space="0" w:color="000000"/>
              <w:right w:val="nil"/>
            </w:tcBorders>
            <w:shd w:val="clear" w:color="auto" w:fill="auto"/>
            <w:vAlign w:val="center"/>
            <w:hideMark/>
          </w:tcPr>
          <w:p w14:paraId="31963012"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Maximum carrying capacity density</w:t>
            </w:r>
            <w:r w:rsidRPr="00CF497F">
              <w:rPr>
                <w:rFonts w:ascii="Calibri" w:eastAsia="Times New Roman" w:hAnsi="Calibri" w:cs="Calibri"/>
                <w:color w:val="000000"/>
              </w:rPr>
              <w:br/>
              <w:t>(boas/ha)</w:t>
            </w:r>
          </w:p>
        </w:tc>
        <w:tc>
          <w:tcPr>
            <w:tcW w:w="4140" w:type="dxa"/>
            <w:gridSpan w:val="4"/>
            <w:tcBorders>
              <w:top w:val="single" w:sz="4" w:space="0" w:color="auto"/>
              <w:left w:val="single" w:sz="4" w:space="0" w:color="auto"/>
              <w:bottom w:val="single" w:sz="4" w:space="0" w:color="auto"/>
              <w:right w:val="single" w:sz="4" w:space="0" w:color="000000"/>
            </w:tcBorders>
            <w:shd w:val="clear" w:color="auto" w:fill="auto"/>
            <w:vAlign w:val="center"/>
            <w:hideMark/>
          </w:tcPr>
          <w:p w14:paraId="69BEECA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Quasi-extinction probability</w:t>
            </w:r>
          </w:p>
        </w:tc>
        <w:tc>
          <w:tcPr>
            <w:tcW w:w="1458" w:type="dxa"/>
            <w:vMerge w:val="restart"/>
            <w:tcBorders>
              <w:top w:val="single" w:sz="4" w:space="0" w:color="auto"/>
              <w:left w:val="single" w:sz="4" w:space="0" w:color="auto"/>
              <w:right w:val="single" w:sz="4" w:space="0" w:color="auto"/>
            </w:tcBorders>
            <w:shd w:val="clear" w:color="auto" w:fill="auto"/>
            <w:vAlign w:val="center"/>
            <w:hideMark/>
          </w:tcPr>
          <w:p w14:paraId="5C8AB201"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growth</w:t>
            </w:r>
          </w:p>
        </w:tc>
        <w:tc>
          <w:tcPr>
            <w:tcW w:w="1512" w:type="dxa"/>
            <w:vMerge w:val="restart"/>
            <w:tcBorders>
              <w:top w:val="single" w:sz="4" w:space="0" w:color="auto"/>
              <w:left w:val="nil"/>
              <w:right w:val="nil"/>
            </w:tcBorders>
            <w:shd w:val="clear" w:color="auto" w:fill="auto"/>
            <w:vAlign w:val="center"/>
            <w:hideMark/>
          </w:tcPr>
          <w:p w14:paraId="4FDBA9FA"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Probability of population decline</w:t>
            </w:r>
          </w:p>
        </w:tc>
      </w:tr>
      <w:tr w:rsidR="002F2ADF" w:rsidRPr="006352FB" w14:paraId="60A62B4D" w14:textId="77777777" w:rsidTr="00073A88">
        <w:trPr>
          <w:trHeight w:val="630"/>
        </w:trPr>
        <w:tc>
          <w:tcPr>
            <w:tcW w:w="1170" w:type="dxa"/>
            <w:vMerge/>
            <w:tcBorders>
              <w:top w:val="nil"/>
              <w:left w:val="nil"/>
              <w:bottom w:val="single" w:sz="4" w:space="0" w:color="000000"/>
              <w:right w:val="nil"/>
            </w:tcBorders>
            <w:shd w:val="clear" w:color="auto" w:fill="auto"/>
            <w:vAlign w:val="center"/>
            <w:hideMark/>
          </w:tcPr>
          <w:p w14:paraId="6BEE5607" w14:textId="77777777" w:rsidR="002F2ADF" w:rsidRPr="006352FB" w:rsidRDefault="002F2ADF" w:rsidP="00073A88">
            <w:pPr>
              <w:spacing w:after="0" w:line="240" w:lineRule="auto"/>
              <w:rPr>
                <w:rFonts w:ascii="Calibri" w:eastAsia="Times New Roman" w:hAnsi="Calibri" w:cs="Calibri"/>
                <w:b/>
                <w:bCs/>
                <w:color w:val="000000"/>
              </w:rPr>
            </w:pPr>
          </w:p>
        </w:tc>
        <w:tc>
          <w:tcPr>
            <w:tcW w:w="1170" w:type="dxa"/>
            <w:vMerge/>
            <w:tcBorders>
              <w:top w:val="nil"/>
              <w:left w:val="nil"/>
              <w:bottom w:val="single" w:sz="4" w:space="0" w:color="000000"/>
              <w:right w:val="nil"/>
            </w:tcBorders>
            <w:shd w:val="clear" w:color="auto" w:fill="auto"/>
            <w:vAlign w:val="center"/>
            <w:hideMark/>
          </w:tcPr>
          <w:p w14:paraId="31673E02" w14:textId="77777777" w:rsidR="002F2ADF" w:rsidRPr="006352FB" w:rsidRDefault="002F2ADF" w:rsidP="00073A88">
            <w:pPr>
              <w:spacing w:after="0" w:line="240" w:lineRule="auto"/>
              <w:rPr>
                <w:rFonts w:ascii="Calibri" w:eastAsia="Times New Roman" w:hAnsi="Calibri" w:cs="Calibri"/>
                <w:b/>
                <w:bCs/>
                <w:color w:val="000000"/>
              </w:rPr>
            </w:pPr>
          </w:p>
        </w:tc>
        <w:tc>
          <w:tcPr>
            <w:tcW w:w="1010" w:type="dxa"/>
            <w:tcBorders>
              <w:top w:val="nil"/>
              <w:left w:val="single" w:sz="4" w:space="0" w:color="auto"/>
              <w:bottom w:val="single" w:sz="4" w:space="0" w:color="auto"/>
              <w:right w:val="nil"/>
            </w:tcBorders>
            <w:shd w:val="clear" w:color="auto" w:fill="auto"/>
            <w:vAlign w:val="center"/>
            <w:hideMark/>
          </w:tcPr>
          <w:p w14:paraId="60C2A91E"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w:t>
            </w:r>
          </w:p>
        </w:tc>
        <w:tc>
          <w:tcPr>
            <w:tcW w:w="1152" w:type="dxa"/>
            <w:tcBorders>
              <w:top w:val="nil"/>
              <w:left w:val="nil"/>
              <w:bottom w:val="single" w:sz="4" w:space="0" w:color="auto"/>
              <w:right w:val="nil"/>
            </w:tcBorders>
            <w:shd w:val="clear" w:color="auto" w:fill="auto"/>
            <w:vAlign w:val="center"/>
            <w:hideMark/>
          </w:tcPr>
          <w:p w14:paraId="26DECE4C"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w:t>
            </w:r>
          </w:p>
        </w:tc>
        <w:tc>
          <w:tcPr>
            <w:tcW w:w="830" w:type="dxa"/>
            <w:tcBorders>
              <w:top w:val="nil"/>
              <w:left w:val="nil"/>
              <w:bottom w:val="single" w:sz="4" w:space="0" w:color="auto"/>
              <w:right w:val="nil"/>
            </w:tcBorders>
            <w:shd w:val="clear" w:color="auto" w:fill="auto"/>
            <w:vAlign w:val="center"/>
            <w:hideMark/>
          </w:tcPr>
          <w:p w14:paraId="4C9D10C0"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1000</w:t>
            </w:r>
          </w:p>
        </w:tc>
        <w:tc>
          <w:tcPr>
            <w:tcW w:w="1148" w:type="dxa"/>
            <w:tcBorders>
              <w:top w:val="nil"/>
              <w:left w:val="nil"/>
              <w:bottom w:val="single" w:sz="4" w:space="0" w:color="auto"/>
              <w:right w:val="single" w:sz="4" w:space="0" w:color="auto"/>
            </w:tcBorders>
            <w:shd w:val="clear" w:color="auto" w:fill="auto"/>
            <w:vAlign w:val="center"/>
            <w:hideMark/>
          </w:tcPr>
          <w:p w14:paraId="4098791B" w14:textId="77777777" w:rsidR="002F2ADF" w:rsidRPr="00CF497F" w:rsidRDefault="002F2ADF" w:rsidP="00073A88">
            <w:pPr>
              <w:spacing w:after="0" w:line="240" w:lineRule="auto"/>
              <w:jc w:val="center"/>
              <w:rPr>
                <w:rFonts w:ascii="Calibri" w:eastAsia="Times New Roman" w:hAnsi="Calibri" w:cs="Calibri"/>
                <w:color w:val="000000"/>
              </w:rPr>
            </w:pPr>
            <w:r w:rsidRPr="00CF497F">
              <w:rPr>
                <w:rFonts w:ascii="Calibri" w:eastAsia="Times New Roman" w:hAnsi="Calibri" w:cs="Calibri"/>
                <w:color w:val="000000"/>
              </w:rPr>
              <w:t>5000</w:t>
            </w:r>
          </w:p>
        </w:tc>
        <w:tc>
          <w:tcPr>
            <w:tcW w:w="1458" w:type="dxa"/>
            <w:vMerge/>
            <w:tcBorders>
              <w:left w:val="single" w:sz="4" w:space="0" w:color="auto"/>
              <w:bottom w:val="single" w:sz="4" w:space="0" w:color="000000"/>
              <w:right w:val="single" w:sz="4" w:space="0" w:color="auto"/>
            </w:tcBorders>
            <w:shd w:val="clear" w:color="auto" w:fill="auto"/>
            <w:vAlign w:val="center"/>
            <w:hideMark/>
          </w:tcPr>
          <w:p w14:paraId="346AD51B" w14:textId="77777777" w:rsidR="002F2ADF" w:rsidRPr="006352FB" w:rsidRDefault="002F2ADF" w:rsidP="00073A88">
            <w:pPr>
              <w:spacing w:after="0" w:line="240" w:lineRule="auto"/>
              <w:rPr>
                <w:rFonts w:ascii="Calibri" w:eastAsia="Times New Roman" w:hAnsi="Calibri" w:cs="Calibri"/>
                <w:b/>
                <w:bCs/>
                <w:color w:val="000000"/>
              </w:rPr>
            </w:pPr>
          </w:p>
        </w:tc>
        <w:tc>
          <w:tcPr>
            <w:tcW w:w="1512" w:type="dxa"/>
            <w:vMerge/>
            <w:tcBorders>
              <w:left w:val="nil"/>
              <w:bottom w:val="single" w:sz="4" w:space="0" w:color="000000"/>
              <w:right w:val="nil"/>
            </w:tcBorders>
            <w:shd w:val="clear" w:color="auto" w:fill="auto"/>
            <w:vAlign w:val="center"/>
            <w:hideMark/>
          </w:tcPr>
          <w:p w14:paraId="017E2D8D" w14:textId="77777777" w:rsidR="002F2ADF" w:rsidRPr="006352FB" w:rsidRDefault="002F2ADF" w:rsidP="00073A88">
            <w:pPr>
              <w:spacing w:after="0" w:line="240" w:lineRule="auto"/>
              <w:rPr>
                <w:rFonts w:ascii="Calibri" w:eastAsia="Times New Roman" w:hAnsi="Calibri" w:cs="Calibri"/>
                <w:b/>
                <w:bCs/>
                <w:color w:val="000000"/>
              </w:rPr>
            </w:pPr>
          </w:p>
        </w:tc>
      </w:tr>
      <w:tr w:rsidR="002F2ADF" w:rsidRPr="006352FB" w14:paraId="033AB71B" w14:textId="77777777" w:rsidTr="00073A88">
        <w:trPr>
          <w:trHeight w:val="600"/>
        </w:trPr>
        <w:tc>
          <w:tcPr>
            <w:tcW w:w="1170" w:type="dxa"/>
            <w:tcBorders>
              <w:top w:val="nil"/>
              <w:left w:val="nil"/>
              <w:bottom w:val="nil"/>
              <w:right w:val="nil"/>
            </w:tcBorders>
            <w:shd w:val="clear" w:color="auto" w:fill="auto"/>
            <w:noWrap/>
            <w:vAlign w:val="center"/>
            <w:hideMark/>
          </w:tcPr>
          <w:p w14:paraId="61D801D6"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36CB646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33D6BDD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03D004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4F4149B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16B6A13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7754893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0121A81B"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142194FD" w14:textId="77777777" w:rsidTr="00073A88">
        <w:trPr>
          <w:trHeight w:val="600"/>
        </w:trPr>
        <w:tc>
          <w:tcPr>
            <w:tcW w:w="1170" w:type="dxa"/>
            <w:tcBorders>
              <w:top w:val="nil"/>
              <w:left w:val="nil"/>
              <w:bottom w:val="nil"/>
              <w:right w:val="nil"/>
            </w:tcBorders>
            <w:shd w:val="clear" w:color="auto" w:fill="auto"/>
            <w:noWrap/>
            <w:vAlign w:val="center"/>
            <w:hideMark/>
          </w:tcPr>
          <w:p w14:paraId="7E8F2920"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0.5</w:t>
            </w:r>
          </w:p>
        </w:tc>
        <w:tc>
          <w:tcPr>
            <w:tcW w:w="1170" w:type="dxa"/>
            <w:tcBorders>
              <w:top w:val="nil"/>
              <w:left w:val="nil"/>
              <w:bottom w:val="nil"/>
              <w:right w:val="nil"/>
            </w:tcBorders>
            <w:shd w:val="clear" w:color="auto" w:fill="auto"/>
            <w:noWrap/>
            <w:vAlign w:val="center"/>
            <w:hideMark/>
          </w:tcPr>
          <w:p w14:paraId="55299D4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nil"/>
              <w:right w:val="nil"/>
            </w:tcBorders>
            <w:shd w:val="clear" w:color="auto" w:fill="auto"/>
            <w:noWrap/>
            <w:vAlign w:val="bottom"/>
            <w:hideMark/>
          </w:tcPr>
          <w:p w14:paraId="3884A16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53311E7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1E69EB6F"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nil"/>
              <w:right w:val="single" w:sz="4" w:space="0" w:color="auto"/>
            </w:tcBorders>
            <w:shd w:val="clear" w:color="auto" w:fill="auto"/>
            <w:noWrap/>
            <w:vAlign w:val="bottom"/>
            <w:hideMark/>
          </w:tcPr>
          <w:p w14:paraId="6079CA0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nil"/>
              <w:right w:val="single" w:sz="4" w:space="0" w:color="auto"/>
            </w:tcBorders>
            <w:shd w:val="clear" w:color="auto" w:fill="auto"/>
            <w:noWrap/>
            <w:vAlign w:val="bottom"/>
            <w:hideMark/>
          </w:tcPr>
          <w:p w14:paraId="3B47698C"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nil"/>
              <w:right w:val="nil"/>
            </w:tcBorders>
            <w:shd w:val="clear" w:color="auto" w:fill="auto"/>
            <w:noWrap/>
            <w:vAlign w:val="bottom"/>
            <w:hideMark/>
          </w:tcPr>
          <w:p w14:paraId="3DA8E9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r w:rsidR="002F2ADF" w:rsidRPr="006352FB" w14:paraId="73EC41F5" w14:textId="77777777" w:rsidTr="00073A88">
        <w:trPr>
          <w:trHeight w:val="600"/>
        </w:trPr>
        <w:tc>
          <w:tcPr>
            <w:tcW w:w="1170" w:type="dxa"/>
            <w:tcBorders>
              <w:top w:val="nil"/>
              <w:left w:val="nil"/>
              <w:bottom w:val="nil"/>
              <w:right w:val="nil"/>
            </w:tcBorders>
            <w:shd w:val="clear" w:color="auto" w:fill="auto"/>
            <w:noWrap/>
            <w:vAlign w:val="center"/>
            <w:hideMark/>
          </w:tcPr>
          <w:p w14:paraId="675D7A7C"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nil"/>
              <w:right w:val="nil"/>
            </w:tcBorders>
            <w:shd w:val="clear" w:color="auto" w:fill="auto"/>
            <w:noWrap/>
            <w:vAlign w:val="center"/>
            <w:hideMark/>
          </w:tcPr>
          <w:p w14:paraId="0830D9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3</w:t>
            </w:r>
          </w:p>
        </w:tc>
        <w:tc>
          <w:tcPr>
            <w:tcW w:w="1010" w:type="dxa"/>
            <w:tcBorders>
              <w:top w:val="nil"/>
              <w:left w:val="single" w:sz="4" w:space="0" w:color="auto"/>
              <w:bottom w:val="nil"/>
              <w:right w:val="nil"/>
            </w:tcBorders>
            <w:shd w:val="clear" w:color="auto" w:fill="auto"/>
            <w:noWrap/>
            <w:vAlign w:val="bottom"/>
            <w:hideMark/>
          </w:tcPr>
          <w:p w14:paraId="550DABFA"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nil"/>
              <w:right w:val="nil"/>
            </w:tcBorders>
            <w:shd w:val="clear" w:color="auto" w:fill="auto"/>
            <w:noWrap/>
            <w:vAlign w:val="bottom"/>
            <w:hideMark/>
          </w:tcPr>
          <w:p w14:paraId="088B6E77"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nil"/>
              <w:right w:val="nil"/>
            </w:tcBorders>
            <w:shd w:val="clear" w:color="auto" w:fill="auto"/>
            <w:noWrap/>
            <w:vAlign w:val="bottom"/>
            <w:hideMark/>
          </w:tcPr>
          <w:p w14:paraId="68197A2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1148" w:type="dxa"/>
            <w:tcBorders>
              <w:top w:val="nil"/>
              <w:left w:val="nil"/>
              <w:bottom w:val="nil"/>
              <w:right w:val="single" w:sz="4" w:space="0" w:color="auto"/>
            </w:tcBorders>
            <w:shd w:val="clear" w:color="auto" w:fill="auto"/>
            <w:noWrap/>
            <w:vAlign w:val="bottom"/>
            <w:hideMark/>
          </w:tcPr>
          <w:p w14:paraId="346F5F51"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9</w:t>
            </w:r>
          </w:p>
        </w:tc>
        <w:tc>
          <w:tcPr>
            <w:tcW w:w="1458" w:type="dxa"/>
            <w:tcBorders>
              <w:top w:val="nil"/>
              <w:left w:val="single" w:sz="4" w:space="0" w:color="auto"/>
              <w:bottom w:val="nil"/>
              <w:right w:val="single" w:sz="4" w:space="0" w:color="auto"/>
            </w:tcBorders>
            <w:shd w:val="clear" w:color="auto" w:fill="auto"/>
            <w:noWrap/>
            <w:vAlign w:val="bottom"/>
            <w:hideMark/>
          </w:tcPr>
          <w:p w14:paraId="2FA86EA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8</w:t>
            </w:r>
          </w:p>
        </w:tc>
        <w:tc>
          <w:tcPr>
            <w:tcW w:w="1512" w:type="dxa"/>
            <w:tcBorders>
              <w:top w:val="nil"/>
              <w:left w:val="nil"/>
              <w:bottom w:val="nil"/>
              <w:right w:val="nil"/>
            </w:tcBorders>
            <w:shd w:val="clear" w:color="auto" w:fill="auto"/>
            <w:noWrap/>
            <w:vAlign w:val="bottom"/>
            <w:hideMark/>
          </w:tcPr>
          <w:p w14:paraId="6BAA00C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2</w:t>
            </w:r>
          </w:p>
        </w:tc>
      </w:tr>
      <w:tr w:rsidR="002F2ADF" w:rsidRPr="006352FB" w14:paraId="4E49A608" w14:textId="77777777" w:rsidTr="00073A88">
        <w:trPr>
          <w:trHeight w:val="600"/>
        </w:trPr>
        <w:tc>
          <w:tcPr>
            <w:tcW w:w="1170" w:type="dxa"/>
            <w:tcBorders>
              <w:top w:val="nil"/>
              <w:left w:val="nil"/>
              <w:bottom w:val="single" w:sz="4" w:space="0" w:color="auto"/>
              <w:right w:val="nil"/>
            </w:tcBorders>
            <w:shd w:val="clear" w:color="auto" w:fill="auto"/>
            <w:noWrap/>
            <w:vAlign w:val="center"/>
            <w:hideMark/>
          </w:tcPr>
          <w:p w14:paraId="49AB3D6E"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1</w:t>
            </w:r>
          </w:p>
        </w:tc>
        <w:tc>
          <w:tcPr>
            <w:tcW w:w="1170" w:type="dxa"/>
            <w:tcBorders>
              <w:top w:val="nil"/>
              <w:left w:val="nil"/>
              <w:bottom w:val="single" w:sz="4" w:space="0" w:color="auto"/>
              <w:right w:val="nil"/>
            </w:tcBorders>
            <w:shd w:val="clear" w:color="auto" w:fill="auto"/>
            <w:noWrap/>
            <w:vAlign w:val="center"/>
            <w:hideMark/>
          </w:tcPr>
          <w:p w14:paraId="49606E51" w14:textId="77777777" w:rsidR="002F2ADF" w:rsidRPr="006352FB" w:rsidRDefault="002F2ADF" w:rsidP="00073A88">
            <w:pPr>
              <w:spacing w:after="0" w:line="240" w:lineRule="auto"/>
              <w:jc w:val="center"/>
              <w:rPr>
                <w:rFonts w:ascii="Calibri" w:eastAsia="Times New Roman" w:hAnsi="Calibri" w:cs="Calibri"/>
                <w:color w:val="000000"/>
              </w:rPr>
            </w:pPr>
            <w:r w:rsidRPr="006352FB">
              <w:rPr>
                <w:rFonts w:ascii="Calibri" w:eastAsia="Times New Roman" w:hAnsi="Calibri" w:cs="Calibri"/>
                <w:color w:val="000000"/>
              </w:rPr>
              <w:t>6</w:t>
            </w:r>
          </w:p>
        </w:tc>
        <w:tc>
          <w:tcPr>
            <w:tcW w:w="1010" w:type="dxa"/>
            <w:tcBorders>
              <w:top w:val="nil"/>
              <w:left w:val="single" w:sz="4" w:space="0" w:color="auto"/>
              <w:bottom w:val="single" w:sz="4" w:space="0" w:color="auto"/>
              <w:right w:val="nil"/>
            </w:tcBorders>
            <w:shd w:val="clear" w:color="auto" w:fill="auto"/>
            <w:noWrap/>
            <w:vAlign w:val="bottom"/>
            <w:hideMark/>
          </w:tcPr>
          <w:p w14:paraId="1374EC99"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0</w:t>
            </w:r>
          </w:p>
        </w:tc>
        <w:tc>
          <w:tcPr>
            <w:tcW w:w="1152" w:type="dxa"/>
            <w:tcBorders>
              <w:top w:val="nil"/>
              <w:left w:val="nil"/>
              <w:bottom w:val="single" w:sz="4" w:space="0" w:color="auto"/>
              <w:right w:val="nil"/>
            </w:tcBorders>
            <w:shd w:val="clear" w:color="auto" w:fill="auto"/>
            <w:noWrap/>
            <w:vAlign w:val="bottom"/>
            <w:hideMark/>
          </w:tcPr>
          <w:p w14:paraId="07A574E4"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1</w:t>
            </w:r>
          </w:p>
        </w:tc>
        <w:tc>
          <w:tcPr>
            <w:tcW w:w="830" w:type="dxa"/>
            <w:tcBorders>
              <w:top w:val="nil"/>
              <w:left w:val="nil"/>
              <w:bottom w:val="single" w:sz="4" w:space="0" w:color="auto"/>
              <w:right w:val="nil"/>
            </w:tcBorders>
            <w:shd w:val="clear" w:color="auto" w:fill="auto"/>
            <w:noWrap/>
            <w:vAlign w:val="bottom"/>
            <w:hideMark/>
          </w:tcPr>
          <w:p w14:paraId="7181F0FE"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03</w:t>
            </w:r>
          </w:p>
        </w:tc>
        <w:tc>
          <w:tcPr>
            <w:tcW w:w="1148" w:type="dxa"/>
            <w:tcBorders>
              <w:top w:val="nil"/>
              <w:left w:val="nil"/>
              <w:bottom w:val="single" w:sz="4" w:space="0" w:color="auto"/>
              <w:right w:val="single" w:sz="4" w:space="0" w:color="auto"/>
            </w:tcBorders>
            <w:shd w:val="clear" w:color="auto" w:fill="auto"/>
            <w:noWrap/>
            <w:vAlign w:val="bottom"/>
            <w:hideMark/>
          </w:tcPr>
          <w:p w14:paraId="210739E2"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021</w:t>
            </w:r>
          </w:p>
        </w:tc>
        <w:tc>
          <w:tcPr>
            <w:tcW w:w="1458" w:type="dxa"/>
            <w:tcBorders>
              <w:top w:val="nil"/>
              <w:left w:val="single" w:sz="4" w:space="0" w:color="auto"/>
              <w:bottom w:val="single" w:sz="4" w:space="0" w:color="auto"/>
              <w:right w:val="single" w:sz="4" w:space="0" w:color="auto"/>
            </w:tcBorders>
            <w:shd w:val="clear" w:color="auto" w:fill="auto"/>
            <w:noWrap/>
            <w:vAlign w:val="bottom"/>
            <w:hideMark/>
          </w:tcPr>
          <w:p w14:paraId="2D446573"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49</w:t>
            </w:r>
          </w:p>
        </w:tc>
        <w:tc>
          <w:tcPr>
            <w:tcW w:w="1512" w:type="dxa"/>
            <w:tcBorders>
              <w:top w:val="nil"/>
              <w:left w:val="nil"/>
              <w:bottom w:val="single" w:sz="4" w:space="0" w:color="auto"/>
              <w:right w:val="nil"/>
            </w:tcBorders>
            <w:shd w:val="clear" w:color="auto" w:fill="auto"/>
            <w:noWrap/>
            <w:vAlign w:val="bottom"/>
            <w:hideMark/>
          </w:tcPr>
          <w:p w14:paraId="33F4B828" w14:textId="77777777" w:rsidR="002F2ADF" w:rsidRPr="006352FB" w:rsidRDefault="002F2ADF" w:rsidP="00073A88">
            <w:pPr>
              <w:spacing w:after="0" w:line="240" w:lineRule="auto"/>
              <w:jc w:val="center"/>
              <w:rPr>
                <w:rFonts w:ascii="Calibri" w:eastAsia="Times New Roman" w:hAnsi="Calibri" w:cs="Calibri"/>
                <w:color w:val="000000"/>
              </w:rPr>
            </w:pPr>
            <w:r>
              <w:rPr>
                <w:rFonts w:ascii="Calibri" w:hAnsi="Calibri" w:cs="Calibri"/>
                <w:color w:val="000000"/>
              </w:rPr>
              <w:t>0.51</w:t>
            </w:r>
          </w:p>
        </w:tc>
      </w:tr>
    </w:tbl>
    <w:p w14:paraId="01294A92" w14:textId="77777777" w:rsidR="002F2ADF" w:rsidRDefault="002F2ADF" w:rsidP="002F2ADF">
      <w:pPr>
        <w:spacing w:line="240" w:lineRule="auto"/>
        <w:rPr>
          <w:b/>
          <w:bCs/>
        </w:rPr>
      </w:pPr>
    </w:p>
    <w:p w14:paraId="2A6F5E1A" w14:textId="77777777" w:rsidR="00F12394" w:rsidRDefault="00F12394" w:rsidP="006D6A6C">
      <w:pPr>
        <w:spacing w:line="240" w:lineRule="auto"/>
        <w:rPr>
          <w:b/>
          <w:bCs/>
        </w:rPr>
      </w:pPr>
    </w:p>
    <w:p w14:paraId="7D8AF1F4" w14:textId="02DF5A8F" w:rsidR="00397C61" w:rsidRDefault="002F2ADF" w:rsidP="006D6A6C">
      <w:pPr>
        <w:spacing w:line="240" w:lineRule="auto"/>
      </w:pPr>
      <w:r>
        <w:rPr>
          <w:noProof/>
        </w:rPr>
        <w:lastRenderedPageBreak/>
        <w:drawing>
          <wp:inline distT="0" distB="0" distL="0" distR="0" wp14:anchorId="4DA1D359" wp14:editId="20A4A843">
            <wp:extent cx="5943600" cy="445770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duce_max_K_Ninit.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849D85" w14:textId="627D5D95" w:rsidR="00F12394" w:rsidRDefault="00F12394" w:rsidP="005C30B8">
      <w:r w:rsidRPr="00F12394">
        <w:rPr>
          <w:b/>
          <w:bCs/>
        </w:rPr>
        <w:t>Figure B</w:t>
      </w:r>
      <w:r w:rsidR="00F103AB">
        <w:rPr>
          <w:b/>
          <w:bCs/>
        </w:rPr>
        <w:t>1</w:t>
      </w:r>
      <w:r>
        <w:t>. Projected change in population size under four different inputs for maximum current and carrying capacity density. Solid lines are the median and shaded regions represent the range in which 95% of the replications fell. The dashed horizontal line at 0 indicates no change in population size.</w:t>
      </w:r>
    </w:p>
    <w:p w14:paraId="1A97C6F2" w14:textId="3CB5DAA1" w:rsidR="005C30B8" w:rsidRDefault="005C30B8" w:rsidP="005C30B8"/>
    <w:p w14:paraId="279114F4" w14:textId="03DD8C8B" w:rsidR="005C30B8" w:rsidRDefault="005C30B8" w:rsidP="005C30B8"/>
    <w:p w14:paraId="656550F0" w14:textId="7ADEF9F9" w:rsidR="005C30B8" w:rsidRDefault="005C30B8" w:rsidP="005C30B8"/>
    <w:p w14:paraId="5728D026" w14:textId="53C62409" w:rsidR="005C30B8" w:rsidRDefault="005C30B8" w:rsidP="005C30B8"/>
    <w:p w14:paraId="73614C20" w14:textId="76B2662D" w:rsidR="005C30B8" w:rsidRDefault="005C30B8" w:rsidP="005C30B8"/>
    <w:p w14:paraId="3506C49C" w14:textId="5FB15CAD" w:rsidR="005C30B8" w:rsidRDefault="005C30B8" w:rsidP="005C30B8"/>
    <w:p w14:paraId="323D480B" w14:textId="740196C0" w:rsidR="005C30B8" w:rsidRDefault="005C30B8" w:rsidP="005C30B8"/>
    <w:p w14:paraId="7C012BE6" w14:textId="53FE02FA" w:rsidR="005C30B8" w:rsidRDefault="005C30B8" w:rsidP="005C30B8"/>
    <w:p w14:paraId="52C5045D" w14:textId="6B4551ED" w:rsidR="005C30B8" w:rsidRDefault="005C30B8" w:rsidP="005C30B8"/>
    <w:p w14:paraId="5D64F1C0" w14:textId="049B27F3" w:rsidR="005C30B8" w:rsidRDefault="005C30B8" w:rsidP="005C30B8"/>
    <w:p w14:paraId="4F58368B" w14:textId="3D604E19" w:rsidR="005C30B8" w:rsidRDefault="005C30B8" w:rsidP="005C30B8">
      <w:r>
        <w:rPr>
          <w:noProof/>
        </w:rPr>
        <w:lastRenderedPageBreak/>
        <w:drawing>
          <wp:inline distT="0" distB="0" distL="0" distR="0" wp14:anchorId="32A0EC99" wp14:editId="77D45B63">
            <wp:extent cx="5943600" cy="371475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qe_probs-Ninit.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8FBAA4C" w14:textId="6A6D77B5" w:rsidR="005C30B8" w:rsidRDefault="005C30B8" w:rsidP="005C30B8">
      <w:r w:rsidRPr="005C30B8">
        <w:rPr>
          <w:b/>
          <w:bCs/>
        </w:rPr>
        <w:t>Figure B</w:t>
      </w:r>
      <w:r w:rsidR="00F103AB">
        <w:rPr>
          <w:b/>
          <w:bCs/>
        </w:rPr>
        <w:t>2</w:t>
      </w:r>
      <w:r w:rsidRPr="005C30B8">
        <w:rPr>
          <w:b/>
          <w:bCs/>
        </w:rPr>
        <w:t>.</w:t>
      </w:r>
      <w:r>
        <w:t xml:space="preserve"> Association between current population size and quasi-extinction probability. Each color line represents a different quasi-extinction threshold. Quasi-extinction probability was calculated by replicating the population projection 1,000 times for each initial population size and determining the proportion of replicates in which the population size fell below the quasi-extinction threshold.</w:t>
      </w:r>
    </w:p>
    <w:p w14:paraId="69B415D1" w14:textId="77777777" w:rsidR="005C30B8" w:rsidRDefault="005C30B8" w:rsidP="005C30B8"/>
    <w:sectPr w:rsidR="005C30B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B8D01F" w14:textId="77777777" w:rsidR="00565A75" w:rsidRDefault="00565A75" w:rsidP="001102B8">
      <w:pPr>
        <w:spacing w:after="0" w:line="240" w:lineRule="auto"/>
      </w:pPr>
      <w:r>
        <w:separator/>
      </w:r>
    </w:p>
  </w:endnote>
  <w:endnote w:type="continuationSeparator" w:id="0">
    <w:p w14:paraId="799174E8" w14:textId="77777777" w:rsidR="00565A75" w:rsidRDefault="00565A75"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5A8B0915" w:rsidR="00750D6A" w:rsidRDefault="00750D6A">
        <w:pPr>
          <w:pStyle w:val="Footer"/>
          <w:jc w:val="center"/>
        </w:pPr>
        <w:r>
          <w:fldChar w:fldCharType="begin"/>
        </w:r>
        <w:r>
          <w:instrText xml:space="preserve"> PAGE   \* MERGEFORMAT </w:instrText>
        </w:r>
        <w:r>
          <w:fldChar w:fldCharType="separate"/>
        </w:r>
        <w:r w:rsidR="004C0CBC">
          <w:rPr>
            <w:noProof/>
          </w:rPr>
          <w:t>1</w:t>
        </w:r>
        <w:r>
          <w:rPr>
            <w:noProof/>
          </w:rPr>
          <w:fldChar w:fldCharType="end"/>
        </w:r>
      </w:p>
    </w:sdtContent>
  </w:sdt>
  <w:p w14:paraId="5C721D43" w14:textId="77777777" w:rsidR="00750D6A" w:rsidRDefault="00750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A6B798" w14:textId="77777777" w:rsidR="00565A75" w:rsidRDefault="00565A75" w:rsidP="001102B8">
      <w:pPr>
        <w:spacing w:after="0" w:line="240" w:lineRule="auto"/>
      </w:pPr>
      <w:r>
        <w:separator/>
      </w:r>
    </w:p>
  </w:footnote>
  <w:footnote w:type="continuationSeparator" w:id="0">
    <w:p w14:paraId="6AB52ED2" w14:textId="77777777" w:rsidR="00565A75" w:rsidRDefault="00565A75"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egarra, Jan">
    <w15:presenceInfo w15:providerId="AD" w15:userId="S-1-5-21-2589800181-1723214923-4271176276-782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8F7"/>
    <w:rsid w:val="00015663"/>
    <w:rsid w:val="000210EC"/>
    <w:rsid w:val="00022A53"/>
    <w:rsid w:val="00034E9F"/>
    <w:rsid w:val="00042DFF"/>
    <w:rsid w:val="00073A88"/>
    <w:rsid w:val="00076575"/>
    <w:rsid w:val="00077FB2"/>
    <w:rsid w:val="00081D83"/>
    <w:rsid w:val="00082ED8"/>
    <w:rsid w:val="00091A8F"/>
    <w:rsid w:val="00095B13"/>
    <w:rsid w:val="00095C92"/>
    <w:rsid w:val="000A41B6"/>
    <w:rsid w:val="000B166C"/>
    <w:rsid w:val="000B1788"/>
    <w:rsid w:val="000B5CAA"/>
    <w:rsid w:val="000C28B0"/>
    <w:rsid w:val="000C5842"/>
    <w:rsid w:val="000D0A79"/>
    <w:rsid w:val="000D384B"/>
    <w:rsid w:val="000D4071"/>
    <w:rsid w:val="000D463C"/>
    <w:rsid w:val="000D4659"/>
    <w:rsid w:val="000E73D4"/>
    <w:rsid w:val="000F29BE"/>
    <w:rsid w:val="00101321"/>
    <w:rsid w:val="001043AC"/>
    <w:rsid w:val="001102B8"/>
    <w:rsid w:val="001108BB"/>
    <w:rsid w:val="00114C54"/>
    <w:rsid w:val="00121CE4"/>
    <w:rsid w:val="001226FA"/>
    <w:rsid w:val="00122890"/>
    <w:rsid w:val="00144BC9"/>
    <w:rsid w:val="001642BE"/>
    <w:rsid w:val="00166FC3"/>
    <w:rsid w:val="00167218"/>
    <w:rsid w:val="001832A5"/>
    <w:rsid w:val="00184A85"/>
    <w:rsid w:val="001A7715"/>
    <w:rsid w:val="001B63D3"/>
    <w:rsid w:val="001C1AC5"/>
    <w:rsid w:val="001C6A31"/>
    <w:rsid w:val="001E1311"/>
    <w:rsid w:val="001E7C6F"/>
    <w:rsid w:val="001F025F"/>
    <w:rsid w:val="001F0A61"/>
    <w:rsid w:val="001F4DCA"/>
    <w:rsid w:val="002134FC"/>
    <w:rsid w:val="00214D7F"/>
    <w:rsid w:val="00216008"/>
    <w:rsid w:val="00217027"/>
    <w:rsid w:val="0021777C"/>
    <w:rsid w:val="002327E6"/>
    <w:rsid w:val="00233A5F"/>
    <w:rsid w:val="00253BA2"/>
    <w:rsid w:val="00254EF6"/>
    <w:rsid w:val="00264D4C"/>
    <w:rsid w:val="0027512B"/>
    <w:rsid w:val="0028015D"/>
    <w:rsid w:val="002836A7"/>
    <w:rsid w:val="00286121"/>
    <w:rsid w:val="002933CB"/>
    <w:rsid w:val="00294AA5"/>
    <w:rsid w:val="00297767"/>
    <w:rsid w:val="002A06B5"/>
    <w:rsid w:val="002A6EAC"/>
    <w:rsid w:val="002B0335"/>
    <w:rsid w:val="002B6313"/>
    <w:rsid w:val="002C224E"/>
    <w:rsid w:val="002C4CFD"/>
    <w:rsid w:val="002D1307"/>
    <w:rsid w:val="002D13EC"/>
    <w:rsid w:val="002D7CA6"/>
    <w:rsid w:val="002E34DB"/>
    <w:rsid w:val="002F1498"/>
    <w:rsid w:val="002F2ADF"/>
    <w:rsid w:val="00311EE7"/>
    <w:rsid w:val="00316A2E"/>
    <w:rsid w:val="0031746E"/>
    <w:rsid w:val="00326522"/>
    <w:rsid w:val="003313A3"/>
    <w:rsid w:val="00334BF8"/>
    <w:rsid w:val="0034207A"/>
    <w:rsid w:val="003444C5"/>
    <w:rsid w:val="00354A69"/>
    <w:rsid w:val="00355140"/>
    <w:rsid w:val="003575E5"/>
    <w:rsid w:val="003649E4"/>
    <w:rsid w:val="003650AA"/>
    <w:rsid w:val="003653ED"/>
    <w:rsid w:val="00365F47"/>
    <w:rsid w:val="00373C7B"/>
    <w:rsid w:val="00383DCF"/>
    <w:rsid w:val="00384D34"/>
    <w:rsid w:val="0038639C"/>
    <w:rsid w:val="00392BD7"/>
    <w:rsid w:val="00394B9E"/>
    <w:rsid w:val="00397C61"/>
    <w:rsid w:val="003C28AD"/>
    <w:rsid w:val="003C45C7"/>
    <w:rsid w:val="003D6292"/>
    <w:rsid w:val="003F24B3"/>
    <w:rsid w:val="003F4E81"/>
    <w:rsid w:val="003F7FFA"/>
    <w:rsid w:val="0040207E"/>
    <w:rsid w:val="00404992"/>
    <w:rsid w:val="00404D9C"/>
    <w:rsid w:val="0040786F"/>
    <w:rsid w:val="00412319"/>
    <w:rsid w:val="00424CBD"/>
    <w:rsid w:val="004259C2"/>
    <w:rsid w:val="004342E5"/>
    <w:rsid w:val="00436159"/>
    <w:rsid w:val="00436DEF"/>
    <w:rsid w:val="00437784"/>
    <w:rsid w:val="00445AC8"/>
    <w:rsid w:val="0044675A"/>
    <w:rsid w:val="00450657"/>
    <w:rsid w:val="00454EEA"/>
    <w:rsid w:val="00461D1B"/>
    <w:rsid w:val="00462F2F"/>
    <w:rsid w:val="004636E5"/>
    <w:rsid w:val="004641A5"/>
    <w:rsid w:val="00473112"/>
    <w:rsid w:val="004749F0"/>
    <w:rsid w:val="004801F2"/>
    <w:rsid w:val="00481F12"/>
    <w:rsid w:val="0048697E"/>
    <w:rsid w:val="0049085E"/>
    <w:rsid w:val="00495509"/>
    <w:rsid w:val="00495BDF"/>
    <w:rsid w:val="004B5936"/>
    <w:rsid w:val="004C0CBC"/>
    <w:rsid w:val="004C42D6"/>
    <w:rsid w:val="004C5493"/>
    <w:rsid w:val="004D240F"/>
    <w:rsid w:val="004D3169"/>
    <w:rsid w:val="004E7B8E"/>
    <w:rsid w:val="0050375B"/>
    <w:rsid w:val="005056DD"/>
    <w:rsid w:val="0050757F"/>
    <w:rsid w:val="005108A1"/>
    <w:rsid w:val="00510D9F"/>
    <w:rsid w:val="00511623"/>
    <w:rsid w:val="005205A1"/>
    <w:rsid w:val="00521A79"/>
    <w:rsid w:val="005234B0"/>
    <w:rsid w:val="0052605F"/>
    <w:rsid w:val="00526C80"/>
    <w:rsid w:val="00527C28"/>
    <w:rsid w:val="00537FE8"/>
    <w:rsid w:val="005614FF"/>
    <w:rsid w:val="00565A75"/>
    <w:rsid w:val="005764E8"/>
    <w:rsid w:val="005844B8"/>
    <w:rsid w:val="0058493C"/>
    <w:rsid w:val="005869C9"/>
    <w:rsid w:val="005963C3"/>
    <w:rsid w:val="005A1F42"/>
    <w:rsid w:val="005A5955"/>
    <w:rsid w:val="005A64D5"/>
    <w:rsid w:val="005A729A"/>
    <w:rsid w:val="005B705E"/>
    <w:rsid w:val="005C00B2"/>
    <w:rsid w:val="005C30B8"/>
    <w:rsid w:val="005C6569"/>
    <w:rsid w:val="005E1952"/>
    <w:rsid w:val="005F08A1"/>
    <w:rsid w:val="005F5714"/>
    <w:rsid w:val="005F7871"/>
    <w:rsid w:val="006024C8"/>
    <w:rsid w:val="00603A70"/>
    <w:rsid w:val="00605D4F"/>
    <w:rsid w:val="006508E6"/>
    <w:rsid w:val="00652A44"/>
    <w:rsid w:val="00667EB9"/>
    <w:rsid w:val="006711CC"/>
    <w:rsid w:val="00671B5F"/>
    <w:rsid w:val="006758D5"/>
    <w:rsid w:val="0067684E"/>
    <w:rsid w:val="006957A0"/>
    <w:rsid w:val="00697785"/>
    <w:rsid w:val="006979C5"/>
    <w:rsid w:val="006A57AC"/>
    <w:rsid w:val="006A7B80"/>
    <w:rsid w:val="006C4B83"/>
    <w:rsid w:val="006C6308"/>
    <w:rsid w:val="006C6E5E"/>
    <w:rsid w:val="006D166F"/>
    <w:rsid w:val="006D239F"/>
    <w:rsid w:val="006D2DBD"/>
    <w:rsid w:val="006D5A9F"/>
    <w:rsid w:val="006D6A6C"/>
    <w:rsid w:val="006D6F4F"/>
    <w:rsid w:val="006D7852"/>
    <w:rsid w:val="006E70D2"/>
    <w:rsid w:val="006F12B1"/>
    <w:rsid w:val="006F7012"/>
    <w:rsid w:val="00703370"/>
    <w:rsid w:val="007126E0"/>
    <w:rsid w:val="00750D6A"/>
    <w:rsid w:val="007543A0"/>
    <w:rsid w:val="007615D7"/>
    <w:rsid w:val="00761CC8"/>
    <w:rsid w:val="0077066C"/>
    <w:rsid w:val="00770BE3"/>
    <w:rsid w:val="00774E9A"/>
    <w:rsid w:val="00780C40"/>
    <w:rsid w:val="00783C98"/>
    <w:rsid w:val="00783F29"/>
    <w:rsid w:val="007949C4"/>
    <w:rsid w:val="00794EF1"/>
    <w:rsid w:val="007A1583"/>
    <w:rsid w:val="007A184A"/>
    <w:rsid w:val="007A19D4"/>
    <w:rsid w:val="007B2F03"/>
    <w:rsid w:val="007B3963"/>
    <w:rsid w:val="007B4DC8"/>
    <w:rsid w:val="007C79B9"/>
    <w:rsid w:val="007D7153"/>
    <w:rsid w:val="007E40EA"/>
    <w:rsid w:val="00801552"/>
    <w:rsid w:val="00802B52"/>
    <w:rsid w:val="008142EB"/>
    <w:rsid w:val="0082073D"/>
    <w:rsid w:val="00837719"/>
    <w:rsid w:val="00874800"/>
    <w:rsid w:val="00874F8B"/>
    <w:rsid w:val="00882617"/>
    <w:rsid w:val="008927BB"/>
    <w:rsid w:val="008A0E1B"/>
    <w:rsid w:val="008A1129"/>
    <w:rsid w:val="008A6C4E"/>
    <w:rsid w:val="008A72F9"/>
    <w:rsid w:val="008B4CC4"/>
    <w:rsid w:val="008C135A"/>
    <w:rsid w:val="008D11DC"/>
    <w:rsid w:val="008D71D5"/>
    <w:rsid w:val="008E39C1"/>
    <w:rsid w:val="008E54F7"/>
    <w:rsid w:val="008E57F9"/>
    <w:rsid w:val="008F370D"/>
    <w:rsid w:val="009002A2"/>
    <w:rsid w:val="00900997"/>
    <w:rsid w:val="009013A4"/>
    <w:rsid w:val="00903C5C"/>
    <w:rsid w:val="00914B28"/>
    <w:rsid w:val="00923AC6"/>
    <w:rsid w:val="009251A6"/>
    <w:rsid w:val="00926795"/>
    <w:rsid w:val="00927C2F"/>
    <w:rsid w:val="00931223"/>
    <w:rsid w:val="00931887"/>
    <w:rsid w:val="0093240B"/>
    <w:rsid w:val="00937D55"/>
    <w:rsid w:val="00943C72"/>
    <w:rsid w:val="00945FF2"/>
    <w:rsid w:val="009627CF"/>
    <w:rsid w:val="00972F5D"/>
    <w:rsid w:val="009803A2"/>
    <w:rsid w:val="00983542"/>
    <w:rsid w:val="00984554"/>
    <w:rsid w:val="009851D6"/>
    <w:rsid w:val="00987D1B"/>
    <w:rsid w:val="009908A1"/>
    <w:rsid w:val="00994C2C"/>
    <w:rsid w:val="009A3897"/>
    <w:rsid w:val="009A6B23"/>
    <w:rsid w:val="009A7442"/>
    <w:rsid w:val="009C4879"/>
    <w:rsid w:val="009D7718"/>
    <w:rsid w:val="009E095A"/>
    <w:rsid w:val="009E2208"/>
    <w:rsid w:val="009E3840"/>
    <w:rsid w:val="009E795B"/>
    <w:rsid w:val="009F54BD"/>
    <w:rsid w:val="00A0511C"/>
    <w:rsid w:val="00A10910"/>
    <w:rsid w:val="00A11F64"/>
    <w:rsid w:val="00A154BC"/>
    <w:rsid w:val="00A22471"/>
    <w:rsid w:val="00A24863"/>
    <w:rsid w:val="00A30061"/>
    <w:rsid w:val="00A44291"/>
    <w:rsid w:val="00A44A76"/>
    <w:rsid w:val="00A45198"/>
    <w:rsid w:val="00A461AC"/>
    <w:rsid w:val="00A500FE"/>
    <w:rsid w:val="00A51C99"/>
    <w:rsid w:val="00A54224"/>
    <w:rsid w:val="00A6587E"/>
    <w:rsid w:val="00A714ED"/>
    <w:rsid w:val="00A76C74"/>
    <w:rsid w:val="00A83D89"/>
    <w:rsid w:val="00A94E62"/>
    <w:rsid w:val="00AA518B"/>
    <w:rsid w:val="00AB31CA"/>
    <w:rsid w:val="00AB5DC1"/>
    <w:rsid w:val="00AB6CC9"/>
    <w:rsid w:val="00AC11C7"/>
    <w:rsid w:val="00AC17E0"/>
    <w:rsid w:val="00B004EC"/>
    <w:rsid w:val="00B102C1"/>
    <w:rsid w:val="00B10BA4"/>
    <w:rsid w:val="00B12730"/>
    <w:rsid w:val="00B2108E"/>
    <w:rsid w:val="00B221C8"/>
    <w:rsid w:val="00B33BA8"/>
    <w:rsid w:val="00B4293C"/>
    <w:rsid w:val="00B43F11"/>
    <w:rsid w:val="00B46480"/>
    <w:rsid w:val="00B62839"/>
    <w:rsid w:val="00B633BC"/>
    <w:rsid w:val="00B64DDF"/>
    <w:rsid w:val="00B650C2"/>
    <w:rsid w:val="00B86D92"/>
    <w:rsid w:val="00B93EBF"/>
    <w:rsid w:val="00B956C3"/>
    <w:rsid w:val="00BA10A9"/>
    <w:rsid w:val="00BA1E8B"/>
    <w:rsid w:val="00BC0CFB"/>
    <w:rsid w:val="00BC0D6E"/>
    <w:rsid w:val="00BC1616"/>
    <w:rsid w:val="00BC4DB1"/>
    <w:rsid w:val="00BC7712"/>
    <w:rsid w:val="00BC793C"/>
    <w:rsid w:val="00BD157F"/>
    <w:rsid w:val="00BD62A3"/>
    <w:rsid w:val="00BF1E29"/>
    <w:rsid w:val="00C012F3"/>
    <w:rsid w:val="00C053E5"/>
    <w:rsid w:val="00C0601F"/>
    <w:rsid w:val="00C161C1"/>
    <w:rsid w:val="00C20044"/>
    <w:rsid w:val="00C353EB"/>
    <w:rsid w:val="00C37F60"/>
    <w:rsid w:val="00C450A2"/>
    <w:rsid w:val="00C479C6"/>
    <w:rsid w:val="00C47E9D"/>
    <w:rsid w:val="00C6385A"/>
    <w:rsid w:val="00C63C32"/>
    <w:rsid w:val="00C806A3"/>
    <w:rsid w:val="00C860A0"/>
    <w:rsid w:val="00C874BE"/>
    <w:rsid w:val="00C93FA0"/>
    <w:rsid w:val="00CA7B2C"/>
    <w:rsid w:val="00CB2972"/>
    <w:rsid w:val="00CC6F5D"/>
    <w:rsid w:val="00CD2789"/>
    <w:rsid w:val="00CD4D87"/>
    <w:rsid w:val="00CE0246"/>
    <w:rsid w:val="00CE41BF"/>
    <w:rsid w:val="00D033D6"/>
    <w:rsid w:val="00D039AA"/>
    <w:rsid w:val="00D06828"/>
    <w:rsid w:val="00D13906"/>
    <w:rsid w:val="00D36EDF"/>
    <w:rsid w:val="00D52E2F"/>
    <w:rsid w:val="00D619A4"/>
    <w:rsid w:val="00D81519"/>
    <w:rsid w:val="00D81544"/>
    <w:rsid w:val="00D924CB"/>
    <w:rsid w:val="00D9320B"/>
    <w:rsid w:val="00D97AC3"/>
    <w:rsid w:val="00D97E17"/>
    <w:rsid w:val="00DA171B"/>
    <w:rsid w:val="00DA7FD9"/>
    <w:rsid w:val="00DB1797"/>
    <w:rsid w:val="00DB2862"/>
    <w:rsid w:val="00DB357E"/>
    <w:rsid w:val="00DB3FAC"/>
    <w:rsid w:val="00DB428A"/>
    <w:rsid w:val="00DB5B02"/>
    <w:rsid w:val="00DC3F89"/>
    <w:rsid w:val="00DC4411"/>
    <w:rsid w:val="00DD6D97"/>
    <w:rsid w:val="00DF60A5"/>
    <w:rsid w:val="00E12521"/>
    <w:rsid w:val="00E16764"/>
    <w:rsid w:val="00E20A75"/>
    <w:rsid w:val="00E27F39"/>
    <w:rsid w:val="00E40E64"/>
    <w:rsid w:val="00E42C7A"/>
    <w:rsid w:val="00E47218"/>
    <w:rsid w:val="00E501BF"/>
    <w:rsid w:val="00E56E3C"/>
    <w:rsid w:val="00E570C0"/>
    <w:rsid w:val="00E63637"/>
    <w:rsid w:val="00E65515"/>
    <w:rsid w:val="00E6605B"/>
    <w:rsid w:val="00E8385D"/>
    <w:rsid w:val="00E96341"/>
    <w:rsid w:val="00EB05A4"/>
    <w:rsid w:val="00EB6CF3"/>
    <w:rsid w:val="00EC225F"/>
    <w:rsid w:val="00EC2593"/>
    <w:rsid w:val="00EC6916"/>
    <w:rsid w:val="00ED045C"/>
    <w:rsid w:val="00ED33FB"/>
    <w:rsid w:val="00ED5D47"/>
    <w:rsid w:val="00EF0DF6"/>
    <w:rsid w:val="00EF4526"/>
    <w:rsid w:val="00EF70A5"/>
    <w:rsid w:val="00F05B7B"/>
    <w:rsid w:val="00F05F8C"/>
    <w:rsid w:val="00F103AB"/>
    <w:rsid w:val="00F12394"/>
    <w:rsid w:val="00F13379"/>
    <w:rsid w:val="00F21B1E"/>
    <w:rsid w:val="00F2318C"/>
    <w:rsid w:val="00F275B9"/>
    <w:rsid w:val="00F42CD8"/>
    <w:rsid w:val="00F56E66"/>
    <w:rsid w:val="00F57C2F"/>
    <w:rsid w:val="00F763EF"/>
    <w:rsid w:val="00F83F9C"/>
    <w:rsid w:val="00F93FDE"/>
    <w:rsid w:val="00FB0B96"/>
    <w:rsid w:val="00FD53E9"/>
    <w:rsid w:val="00FE208B"/>
    <w:rsid w:val="00FE3416"/>
    <w:rsid w:val="00FF09FA"/>
    <w:rsid w:val="00FF4148"/>
    <w:rsid w:val="00FF62D9"/>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Relationship Id="rId17" Type="http://schemas.openxmlformats.org/officeDocument/2006/relationships/image" Target="media/image9.jpeg"/><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B94B2F-8450-4620-8A80-89387C1F36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32</Pages>
  <Words>36088</Words>
  <Characters>205703</Characters>
  <Application>Microsoft Office Word</Application>
  <DocSecurity>0</DocSecurity>
  <Lines>1714</Lines>
  <Paragraphs>4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1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5</cp:revision>
  <cp:lastPrinted>2019-11-01T15:56:00Z</cp:lastPrinted>
  <dcterms:created xsi:type="dcterms:W3CDTF">2020-01-24T19:40:00Z</dcterms:created>
  <dcterms:modified xsi:type="dcterms:W3CDTF">2020-01-24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